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C15029" w14:textId="009D78FF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Nam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of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Journal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color w:val="000000"/>
        </w:rPr>
        <w:t>World</w:t>
      </w:r>
      <w:r w:rsidR="00572F4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color w:val="000000"/>
        </w:rPr>
        <w:t>Journal</w:t>
      </w:r>
      <w:r w:rsidR="00572F4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color w:val="000000"/>
        </w:rPr>
        <w:t>of</w:t>
      </w:r>
      <w:r w:rsidR="00572F4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3B2D20CB" w14:textId="4617F9BA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Manuscrip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NO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3616</w:t>
      </w:r>
    </w:p>
    <w:p w14:paraId="4D4FD4CD" w14:textId="58C0F2EA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Manuscrip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Type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</w:t>
      </w:r>
    </w:p>
    <w:p w14:paraId="0AA39A23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415CE624" w14:textId="5526567E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aps/>
          <w:color w:val="000000"/>
        </w:rPr>
        <w:t>m</w:t>
      </w:r>
      <w:r w:rsidRPr="003815E1">
        <w:rPr>
          <w:rFonts w:ascii="Book Antiqua" w:eastAsia="Book Antiqua" w:hAnsi="Book Antiqua" w:cs="Book Antiqua"/>
          <w:b/>
          <w:color w:val="000000"/>
        </w:rPr>
        <w:t>anagemen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of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hepatiti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B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viru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infection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in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patient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with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inflammator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bowel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622AC" w:rsidRPr="003815E1">
        <w:rPr>
          <w:rFonts w:ascii="Book Antiqua" w:eastAsia="Book Antiqua" w:hAnsi="Book Antiqua" w:cs="Book Antiqua"/>
          <w:b/>
          <w:color w:val="000000"/>
        </w:rPr>
        <w:t>diseas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under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treatment</w:t>
      </w:r>
    </w:p>
    <w:p w14:paraId="23F5BA1D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4F1A581" w14:textId="262B4AA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xiar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</w:p>
    <w:p w14:paraId="65671DD4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3FF0314C" w14:textId="3D5363BD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eorgi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xiar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nth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ampeli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yrid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hopoulo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org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mias</w:t>
      </w:r>
    </w:p>
    <w:p w14:paraId="7C9FFDEF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0DDA50D" w14:textId="225FE50C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Georgios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Axiaris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Evanthia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Zampeli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Spyridon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Michopoulos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artm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"Alexandra"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pita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1528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ce</w:t>
      </w:r>
    </w:p>
    <w:p w14:paraId="72119480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77AD5DB" w14:textId="2C3259C1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Giorgos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Bamias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a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5A30FA" w:rsidRPr="003815E1">
        <w:rPr>
          <w:rFonts w:ascii="Book Antiqua" w:eastAsia="Book Antiqua" w:hAnsi="Book Antiqua" w:cs="Book Antiqua"/>
          <w:color w:val="000000"/>
        </w:rPr>
        <w:t>Depar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in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apodistri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vers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tir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pita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152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ce</w:t>
      </w:r>
    </w:p>
    <w:p w14:paraId="2E6B0701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5AF88009" w14:textId="4F304DFC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xiar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ll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ro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per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ampel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hopoul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mi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ritic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terat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p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rt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llectu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en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570ECD"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pprove</w:t>
      </w:r>
      <w:r w:rsidR="00321884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anuscript.</w:t>
      </w:r>
    </w:p>
    <w:p w14:paraId="0A54CED6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728F9AFE" w14:textId="57286605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Giorgos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Bamias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a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712E10" w:rsidRPr="003815E1">
        <w:rPr>
          <w:rFonts w:ascii="Book Antiqua" w:eastAsia="Book Antiqua" w:hAnsi="Book Antiqua" w:cs="Book Antiqua"/>
          <w:color w:val="000000"/>
        </w:rPr>
        <w:t>Depar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in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apodistri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vers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tir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pita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ifisi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enu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he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152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bamias@gmail.com</w:t>
      </w:r>
    </w:p>
    <w:p w14:paraId="0A39E568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6A22863E" w14:textId="626CB36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bru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</w:t>
      </w:r>
    </w:p>
    <w:p w14:paraId="4984F2F5" w14:textId="42B96F46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ri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</w:t>
      </w:r>
    </w:p>
    <w:p w14:paraId="0C697334" w14:textId="226C4F9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733F5" w:rsidRPr="00F733F5">
        <w:rPr>
          <w:rFonts w:ascii="Book Antiqua" w:eastAsia="Book Antiqua" w:hAnsi="Book Antiqua" w:cs="Book Antiqua"/>
          <w:color w:val="000000"/>
        </w:rPr>
        <w:t>May 27, 2021</w:t>
      </w:r>
    </w:p>
    <w:p w14:paraId="44754F55" w14:textId="7449CF94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D4EAD" w:rsidRPr="001D4EAD">
        <w:rPr>
          <w:rFonts w:ascii="Book Antiqua" w:eastAsia="Book Antiqua" w:hAnsi="Book Antiqua" w:cs="Book Antiqua"/>
          <w:bCs/>
          <w:color w:val="000000"/>
        </w:rPr>
        <w:t>July 7, 2021</w:t>
      </w:r>
    </w:p>
    <w:p w14:paraId="6371479E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  <w:sectPr w:rsidR="00A77B3E" w:rsidRPr="003815E1" w:rsidSect="00C648D3">
          <w:footerReference w:type="default" r:id="rId7"/>
          <w:pgSz w:w="12240" w:h="15840"/>
          <w:pgMar w:top="1497" w:right="1554" w:bottom="1497" w:left="1554" w:header="720" w:footer="720" w:gutter="0"/>
          <w:cols w:space="720"/>
          <w:docGrid w:linePitch="360"/>
        </w:sectPr>
      </w:pPr>
    </w:p>
    <w:p w14:paraId="0BD56D24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15C8B168" w14:textId="74A3D9F6" w:rsidR="00A77B3E" w:rsidRPr="00A7498A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ob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lem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f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am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V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IB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rg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pidemiolog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f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sAg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f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c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e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l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de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form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if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fi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-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pha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men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mpl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lleng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s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/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er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en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cleot(s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)ide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alog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/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homogene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chemica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le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rr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r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lem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d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.</w:t>
      </w:r>
    </w:p>
    <w:p w14:paraId="4F4AA684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7DE2F795" w14:textId="18DCAA0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lammatory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d</w:t>
      </w:r>
      <w:r w:rsidRPr="003815E1">
        <w:rPr>
          <w:rFonts w:ascii="Book Antiqua" w:eastAsia="Book Antiqua" w:hAnsi="Book Antiqua" w:cs="Book Antiqua"/>
          <w:color w:val="000000"/>
        </w:rPr>
        <w:t>isease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</w:t>
      </w:r>
    </w:p>
    <w:p w14:paraId="074102F9" w14:textId="77777777" w:rsidR="00A77B3E" w:rsidRDefault="00A77B3E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1CBC84B" w14:textId="10125969" w:rsidR="00A145D0" w:rsidRPr="00A145D0" w:rsidRDefault="00A145D0" w:rsidP="00A145D0">
      <w:pPr>
        <w:spacing w:line="360" w:lineRule="auto"/>
        <w:rPr>
          <w:rFonts w:ascii="Book Antiqua" w:hAnsi="Book Antiqua" w:cs="Book Antiqua"/>
          <w:color w:val="000000"/>
          <w:lang w:eastAsia="zh-CN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1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Baishideng Publishing </w:t>
      </w:r>
      <w:r>
        <w:rPr>
          <w:rFonts w:ascii="Book Antiqua" w:eastAsia="Book Antiqua" w:hAnsi="Book Antiqua" w:cs="Book Antiqua"/>
          <w:color w:val="000000"/>
        </w:rPr>
        <w:t>Group Inc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ll rights reserved.</w:t>
      </w:r>
    </w:p>
    <w:p w14:paraId="30A98122" w14:textId="77777777" w:rsidR="00A145D0" w:rsidRPr="003815E1" w:rsidRDefault="00A145D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8507A8D" w14:textId="3B7834D5" w:rsidR="00393496" w:rsidRDefault="00393496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93496">
        <w:rPr>
          <w:rFonts w:ascii="Book Antiqua" w:eastAsia="Book Antiqua" w:hAnsi="Book Antiqua" w:cs="Book Antiqua"/>
          <w:b/>
          <w:color w:val="000000"/>
        </w:rPr>
        <w:t xml:space="preserve">Citation: </w:t>
      </w:r>
      <w:r w:rsidR="004F41BD" w:rsidRPr="003815E1">
        <w:rPr>
          <w:rFonts w:ascii="Book Antiqua" w:eastAsia="Book Antiqua" w:hAnsi="Book Antiqua" w:cs="Book Antiqua"/>
          <w:color w:val="000000"/>
        </w:rPr>
        <w:t>Axiar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color w:val="000000"/>
        </w:rPr>
        <w:t>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color w:val="000000"/>
        </w:rPr>
        <w:t>Zampel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color w:val="000000"/>
        </w:rPr>
        <w:t>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color w:val="000000"/>
        </w:rPr>
        <w:t>Michopoul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color w:val="000000"/>
        </w:rPr>
        <w:t>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color w:val="000000"/>
        </w:rPr>
        <w:t>Bami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color w:val="000000"/>
        </w:rPr>
        <w:t>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3206D" w:rsidRPr="003815E1">
        <w:rPr>
          <w:rFonts w:ascii="Book Antiqua" w:eastAsia="Book Antiqua" w:hAnsi="Book Antiqua" w:cs="Book Antiqua"/>
          <w:color w:val="000000"/>
        </w:rPr>
        <w:t>treatment</w:t>
      </w:r>
      <w:r w:rsidR="004F41BD"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i/>
          <w:iCs/>
          <w:color w:val="000000"/>
        </w:rPr>
        <w:t>J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F41BD" w:rsidRPr="003815E1">
        <w:rPr>
          <w:rFonts w:ascii="Book Antiqua" w:eastAsia="Book Antiqua" w:hAnsi="Book Antiqua" w:cs="Book Antiqua"/>
          <w:color w:val="000000"/>
        </w:rPr>
        <w:t>2021;</w:t>
      </w:r>
      <w:r w:rsidR="00155A97" w:rsidRPr="00155A97">
        <w:rPr>
          <w:rFonts w:ascii="Book Antiqua" w:eastAsia="Book Antiqua" w:hAnsi="Book Antiqua" w:cs="Book Antiqua"/>
          <w:color w:val="000000"/>
        </w:rPr>
        <w:t xml:space="preserve"> 27(25): </w:t>
      </w:r>
      <w:r w:rsidR="005C489E" w:rsidRPr="005C489E">
        <w:rPr>
          <w:rFonts w:ascii="Book Antiqua" w:eastAsia="Book Antiqua" w:hAnsi="Book Antiqua" w:cs="Book Antiqua"/>
          <w:color w:val="000000"/>
        </w:rPr>
        <w:t>3762</w:t>
      </w:r>
      <w:r w:rsidR="00155A97" w:rsidRPr="00155A97">
        <w:rPr>
          <w:rFonts w:ascii="Book Antiqua" w:eastAsia="Book Antiqua" w:hAnsi="Book Antiqua" w:cs="Book Antiqua"/>
          <w:color w:val="000000"/>
        </w:rPr>
        <w:t>-</w:t>
      </w:r>
      <w:r w:rsidR="005C489E" w:rsidRPr="005C489E">
        <w:rPr>
          <w:rFonts w:ascii="Book Antiqua" w:eastAsia="Book Antiqua" w:hAnsi="Book Antiqua" w:cs="Book Antiqua"/>
          <w:color w:val="000000"/>
        </w:rPr>
        <w:t>3779</w:t>
      </w:r>
    </w:p>
    <w:p w14:paraId="03D729BC" w14:textId="4B30725F" w:rsidR="00393496" w:rsidRPr="00393496" w:rsidRDefault="00155A9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93496">
        <w:rPr>
          <w:rFonts w:ascii="Book Antiqua" w:eastAsia="Book Antiqua" w:hAnsi="Book Antiqua" w:cs="Book Antiqua"/>
          <w:b/>
          <w:color w:val="000000"/>
        </w:rPr>
        <w:t xml:space="preserve">URL: </w:t>
      </w:r>
      <w:r w:rsidRPr="00155A97">
        <w:rPr>
          <w:rFonts w:ascii="Book Antiqua" w:eastAsia="Book Antiqua" w:hAnsi="Book Antiqua" w:cs="Book Antiqua"/>
          <w:color w:val="000000"/>
        </w:rPr>
        <w:t>https://www.wjgnet.com/1007-9327/full/v27/i25/</w:t>
      </w:r>
      <w:r w:rsidR="005C489E" w:rsidRPr="005C489E">
        <w:rPr>
          <w:rFonts w:ascii="Book Antiqua" w:eastAsia="Book Antiqua" w:hAnsi="Book Antiqua" w:cs="Book Antiqua"/>
          <w:color w:val="000000"/>
        </w:rPr>
        <w:t>3762</w:t>
      </w:r>
      <w:r w:rsidRPr="00155A97">
        <w:rPr>
          <w:rFonts w:ascii="Book Antiqua" w:eastAsia="Book Antiqua" w:hAnsi="Book Antiqua" w:cs="Book Antiqua"/>
          <w:color w:val="000000"/>
        </w:rPr>
        <w:t>.htm</w:t>
      </w:r>
    </w:p>
    <w:p w14:paraId="641BB70A" w14:textId="5E0F62E7" w:rsidR="00A77B3E" w:rsidRPr="003815E1" w:rsidRDefault="00155A97">
      <w:pPr>
        <w:spacing w:line="360" w:lineRule="auto"/>
        <w:jc w:val="both"/>
        <w:rPr>
          <w:rFonts w:ascii="Book Antiqua" w:hAnsi="Book Antiqua"/>
        </w:rPr>
      </w:pPr>
      <w:r w:rsidRPr="00393496">
        <w:rPr>
          <w:rFonts w:ascii="Book Antiqua" w:eastAsia="Book Antiqua" w:hAnsi="Book Antiqua" w:cs="Book Antiqua"/>
          <w:b/>
          <w:color w:val="000000"/>
        </w:rPr>
        <w:t xml:space="preserve">DOI: </w:t>
      </w:r>
      <w:r w:rsidRPr="00155A97">
        <w:rPr>
          <w:rFonts w:ascii="Book Antiqua" w:eastAsia="Book Antiqua" w:hAnsi="Book Antiqua" w:cs="Book Antiqua"/>
          <w:color w:val="000000"/>
        </w:rPr>
        <w:t>https://dx.doi.org/10.3748/wjg.v27.i25.</w:t>
      </w:r>
      <w:r w:rsidR="005C489E" w:rsidRPr="005C489E">
        <w:rPr>
          <w:rFonts w:ascii="Book Antiqua" w:eastAsia="Book Antiqua" w:hAnsi="Book Antiqua" w:cs="Book Antiqua"/>
          <w:color w:val="000000"/>
        </w:rPr>
        <w:t>3762</w:t>
      </w:r>
    </w:p>
    <w:p w14:paraId="1649D766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9D91296" w14:textId="7E393B6F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E81AC1"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E81AC1"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E81AC1"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E81AC1" w:rsidRPr="003815E1">
        <w:rPr>
          <w:rFonts w:ascii="Book Antiqua" w:eastAsia="Book Antiqua" w:hAnsi="Book Antiqua" w:cs="Book Antiqua"/>
          <w:color w:val="000000"/>
        </w:rPr>
        <w:t>(HBV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lleng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34777"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34777"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34777"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434777" w:rsidRPr="003815E1">
        <w:rPr>
          <w:rFonts w:ascii="Book Antiqua" w:eastAsia="Book Antiqua" w:hAnsi="Book Antiqua" w:cs="Book Antiqua"/>
          <w:color w:val="000000"/>
        </w:rPr>
        <w:t>(IBD)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am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courag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ns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odif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ve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com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veill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/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ploy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-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.</w:t>
      </w:r>
    </w:p>
    <w:p w14:paraId="42CC8878" w14:textId="77777777" w:rsidR="00572F43" w:rsidRDefault="00572F43">
      <w:pPr>
        <w:spacing w:line="360" w:lineRule="auto"/>
        <w:jc w:val="both"/>
        <w:rPr>
          <w:rFonts w:ascii="Book Antiqua" w:hAnsi="Book Antiqua"/>
        </w:rPr>
        <w:sectPr w:rsidR="00572F43" w:rsidSect="00765DC2">
          <w:pgSz w:w="12240" w:h="15840"/>
          <w:pgMar w:top="1497" w:right="1554" w:bottom="1497" w:left="1554" w:header="720" w:footer="720" w:gutter="0"/>
          <w:cols w:space="720"/>
          <w:docGrid w:linePitch="360"/>
        </w:sectPr>
      </w:pPr>
    </w:p>
    <w:p w14:paraId="3FF821DF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2D3843E0" w14:textId="641A2D4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w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res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ob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l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ten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bid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tal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ga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15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57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ll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op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ec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im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xim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e-thi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’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V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Τ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e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com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ymptoma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-st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rrhos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ell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nc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ath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u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%-1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ransplantation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waday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en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vers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l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f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in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6290B660" w14:textId="66ABD7C1" w:rsidR="00A77B3E" w:rsidRPr="003815E1" w:rsidRDefault="004F41BD" w:rsidP="002F60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Crohn’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C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lcer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l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UC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),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llect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fer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w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IBD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ed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if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p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amm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intest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c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h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crib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l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ntur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play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ler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worl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-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l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t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mb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ab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rtan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inst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rug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if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opur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lec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rge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m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lecul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gre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romi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6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qui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deficien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re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ulne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quisi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compas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ng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ious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</w:p>
    <w:p w14:paraId="64B15E15" w14:textId="76DE43D8" w:rsidR="00A77B3E" w:rsidRPr="0086545F" w:rsidRDefault="004F41BD" w:rsidP="002F607B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r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x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tionshi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d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pidemi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nd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enari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.</w:t>
      </w:r>
    </w:p>
    <w:p w14:paraId="03734A56" w14:textId="77777777" w:rsidR="00A77B3E" w:rsidRPr="003815E1" w:rsidRDefault="00A77B3E" w:rsidP="0086545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8F77EA2" w14:textId="5EB55A04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NATURAL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ISTORY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BV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FECTION</w:t>
      </w:r>
    </w:p>
    <w:p w14:paraId="49C2124C" w14:textId="6F83EC8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trop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ong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dnavirida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mil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mit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xu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enter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ui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loo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inat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f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sAg)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i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vert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mission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mi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y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cepto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dium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aurochol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-transport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olypeptid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know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TCP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ep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plic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m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valent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los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ircula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cccDNA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ucleu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ini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hromosom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ke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ongevit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virus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ragment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tegr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tegr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vit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plication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rg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jec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a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5%-5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ddle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%-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dul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3544DAC8" w14:textId="2C4F3CDA" w:rsidR="00A77B3E" w:rsidRPr="0086545F" w:rsidRDefault="004F41BD" w:rsidP="002F607B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fil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describe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me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le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eAg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sist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amin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n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inflamm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amin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br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ssu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seroconver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ea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f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s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I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ΗΒe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ious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a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ri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e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an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inotransfer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LT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u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8B1B56" w:rsidRPr="008B1B56">
        <w:rPr>
          <w:rFonts w:ascii="Book Antiqua" w:eastAsia="Book Antiqua" w:hAnsi="Book Antiqua" w:cs="Book Antiqua"/>
          <w:color w:val="000000"/>
        </w:rPr>
        <w:t>IU</w:t>
      </w:r>
      <w:r w:rsidRPr="008B1B56">
        <w:rPr>
          <w:rFonts w:ascii="Book Antiqua" w:eastAsia="Book Antiqua" w:hAnsi="Book Antiqua" w:cs="Book Antiqua"/>
          <w:color w:val="000000"/>
        </w:rPr>
        <w:t>/m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/sev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inflamm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c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uctu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zym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-HBc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u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essar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u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ssue.</w:t>
      </w:r>
    </w:p>
    <w:p w14:paraId="2D89F716" w14:textId="7B815964" w:rsidR="00A77B3E" w:rsidRPr="0086545F" w:rsidRDefault="004F41BD" w:rsidP="002F607B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u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rrh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nu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%-2.5%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hib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s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%-2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year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mptom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r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perten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u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ugh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g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br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agin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m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ong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ell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cinom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lignan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p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or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GE-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orpo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me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d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latele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ell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cinom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dom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ltrasou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-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v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pha-fetoprot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ement.</w:t>
      </w:r>
    </w:p>
    <w:p w14:paraId="20D8C4F6" w14:textId="77777777" w:rsidR="00A77B3E" w:rsidRPr="003815E1" w:rsidRDefault="00A77B3E" w:rsidP="00BD56FD">
      <w:pPr>
        <w:spacing w:line="360" w:lineRule="auto"/>
        <w:jc w:val="both"/>
        <w:rPr>
          <w:rFonts w:ascii="Book Antiqua" w:hAnsi="Book Antiqua"/>
        </w:rPr>
      </w:pPr>
    </w:p>
    <w:p w14:paraId="3708CD29" w14:textId="30DB0BF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BV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EACTIVATION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67B375C9" w14:textId="73E38C11" w:rsidR="00A77B3E" w:rsidRPr="0086545F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u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urr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l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ies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Diseas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f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i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-fol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(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0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ious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</w:t>
      </w:r>
      <w:r w:rsidR="00BD56FD" w:rsidRPr="003815E1">
        <w:rPr>
          <w:rFonts w:ascii="Book Antiqua" w:eastAsia="Book Antiqua" w:hAnsi="Book Antiqua" w:cs="Book Antiqua"/>
          <w:color w:val="000000"/>
        </w:rPr>
        <w:t>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Lo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(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BD56FD" w:rsidRPr="003815E1">
        <w:rPr>
          <w:rFonts w:ascii="Book Antiqua" w:eastAsia="Book Antiqua" w:hAnsi="Book Antiqua" w:cs="Book Antiqua"/>
          <w:color w:val="000000"/>
        </w:rPr>
        <w:t>10</w:t>
      </w:r>
      <w:r w:rsidRPr="003815E1">
        <w:rPr>
          <w:rFonts w:ascii="Book Antiqua" w:eastAsia="Book Antiqua" w:hAnsi="Book Antiqua" w:cs="Book Antiqua"/>
          <w:color w:val="000000"/>
        </w:rPr>
        <w:t>000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ailabl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ppea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ntio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tic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m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-link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ycosy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drophil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ntige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erg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ut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lete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ifestation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ymptomatic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ath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cipit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u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tent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rrh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ocell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cinoma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ompens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favo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com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jaundi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f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/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a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g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se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-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failur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7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6ABA7C54" w14:textId="07E8C57C" w:rsidR="00A77B3E" w:rsidRPr="0086545F" w:rsidRDefault="004F41BD" w:rsidP="00BD56FD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cipit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u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defic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ol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st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cel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lif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plicat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l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t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if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n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stem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r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igin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olog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trapo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cau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k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la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evan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amp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um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NF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rge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ivo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h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earance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hibi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al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han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plic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o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ucocortico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l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o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mu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B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0F409A54" w14:textId="07ECD8DA" w:rsidR="00A77B3E" w:rsidRPr="0086545F" w:rsidRDefault="004F41BD" w:rsidP="00BD56FD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Besid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x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m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lev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scepti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3C6D4D00" w14:textId="1E84D75C" w:rsidR="00A77B3E" w:rsidRPr="003815E1" w:rsidRDefault="004F41BD" w:rsidP="00BD56FD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s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quen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tages</w:t>
      </w:r>
      <w:r w:rsidR="00B45051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5051" w:rsidRPr="003815E1">
        <w:rPr>
          <w:rFonts w:ascii="Book Antiqua" w:eastAsia="Book Antiqua" w:hAnsi="Book Antiqua" w:cs="Book Antiqua"/>
          <w:color w:val="000000"/>
          <w:vertAlign w:val="superscript"/>
        </w:rPr>
        <w:t>14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l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ymptoma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amin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sequen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s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amin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mptom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m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ath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i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ntinu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/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t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v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m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cent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eu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io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n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o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rt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1-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viv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482FD397" w14:textId="77777777" w:rsidR="00A77B3E" w:rsidRPr="003815E1" w:rsidRDefault="00A77B3E" w:rsidP="0086545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DD5127B" w14:textId="2447DC84" w:rsidR="00A77B3E" w:rsidRPr="0086545F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BV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REVALENCE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IENTS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WITH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BD</w:t>
      </w:r>
    </w:p>
    <w:p w14:paraId="2232F597" w14:textId="47DDAEB4" w:rsidR="00A77B3E" w:rsidRPr="0086545F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hib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ograph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a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%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u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%-7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endemicit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uth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i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exclu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Jap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ustralia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-Sahar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Afric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st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re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termedi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ndemicit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uth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ent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uthwe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ia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rael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Japan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aster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uther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ussi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ent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out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merica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-en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st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th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ustrali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u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w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ng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igr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cioecono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d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</w:p>
    <w:p w14:paraId="180473E8" w14:textId="1E840530" w:rsidR="00A77B3E" w:rsidRPr="0086545F" w:rsidRDefault="004F41BD" w:rsidP="00F345D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vestig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l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cAb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F345D7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345D7" w:rsidRPr="003815E1">
        <w:rPr>
          <w:rFonts w:ascii="Book Antiqua" w:eastAsia="Book Antiqua" w:hAnsi="Book Antiqua" w:cs="Book Antiqua"/>
          <w:color w:val="000000"/>
          <w:vertAlign w:val="superscript"/>
        </w:rPr>
        <w:t>26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2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tal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anc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.3%-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expected</w:t>
      </w:r>
      <w:r w:rsidR="00F345D7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345D7" w:rsidRPr="003815E1">
        <w:rPr>
          <w:rFonts w:ascii="Book Antiqua" w:eastAsia="Book Antiqua" w:hAnsi="Book Antiqua" w:cs="Book Antiqua"/>
          <w:color w:val="000000"/>
          <w:vertAlign w:val="superscript"/>
        </w:rPr>
        <w:t>30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l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medi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opul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surd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ublish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0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rd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C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.</w:t>
      </w:r>
    </w:p>
    <w:p w14:paraId="7DDF3AC8" w14:textId="49C7B517" w:rsidR="00A77B3E" w:rsidRPr="0086545F" w:rsidRDefault="004F41BD" w:rsidP="00F345D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ublish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0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.8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.2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ective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HBV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esting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st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ubercul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i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dictory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go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lle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7.86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.3%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e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a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Addition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g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factor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ore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omin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rtical/perina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nsmi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st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or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E7704" w:rsidRPr="003815E1">
        <w:rPr>
          <w:rFonts w:ascii="Book Antiqua" w:eastAsia="Book Antiqua" w:hAnsi="Book Antiqua" w:cs="Book Antiqua"/>
          <w:color w:val="000000"/>
          <w:vertAlign w:val="superscript"/>
        </w:rPr>
        <w:t>[36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wor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m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mined.</w:t>
      </w:r>
    </w:p>
    <w:p w14:paraId="77DF1100" w14:textId="1B5061F6" w:rsidR="00A77B3E" w:rsidRPr="003815E1" w:rsidRDefault="004F41BD" w:rsidP="005333D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ak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geth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ail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upport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pothe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mul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ll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tit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.</w:t>
      </w:r>
    </w:p>
    <w:p w14:paraId="439C2110" w14:textId="77777777" w:rsidR="00A77B3E" w:rsidRPr="003815E1" w:rsidRDefault="00A77B3E" w:rsidP="0086545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7AD4A96" w14:textId="50AFEDAC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ANAGEMENT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HBV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FECTION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IENTS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WITH</w:t>
      </w:r>
      <w:r w:rsidR="00572F4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BD</w:t>
      </w:r>
    </w:p>
    <w:p w14:paraId="2E134C49" w14:textId="0D7B051B" w:rsidR="00A77B3E" w:rsidRPr="0086545F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os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ab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fortunate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urvey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nduct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a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common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LPA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ugge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90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-infect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eopl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unawar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ndition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8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refor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gre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mportanc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form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-def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n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ckl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i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ocieties</w:t>
      </w:r>
      <w:r w:rsidR="000F1717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F1717" w:rsidRPr="003815E1">
        <w:rPr>
          <w:rFonts w:ascii="Book Antiqua" w:eastAsia="Book Antiqua" w:hAnsi="Book Antiqua" w:cs="Book Antiqua"/>
          <w:color w:val="000000"/>
          <w:vertAlign w:val="superscript"/>
        </w:rPr>
        <w:t>7,39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v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a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herap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356266A9" w14:textId="437F96CE" w:rsidR="00A77B3E" w:rsidRPr="0086545F" w:rsidRDefault="004F41BD" w:rsidP="000F171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Ini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HB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tego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pri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).</w:t>
      </w:r>
    </w:p>
    <w:p w14:paraId="1B092894" w14:textId="77777777" w:rsidR="00A77B3E" w:rsidRPr="003815E1" w:rsidRDefault="00A77B3E" w:rsidP="0086545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9667EAC" w14:textId="10C926F1" w:rsidR="00A77B3E" w:rsidRPr="0086545F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HBsAg-negative,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anti-HBs-negative,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anti-HBc-negative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</w:p>
    <w:p w14:paraId="7C165C34" w14:textId="0FE7B7AE" w:rsidR="00A77B3E" w:rsidRPr="0086545F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lastRenderedPageBreak/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rk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scepti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rren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HB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00DC414A" w14:textId="477E56AB" w:rsidR="00A77B3E" w:rsidRPr="0086545F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Encourag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rta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la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vantag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ss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i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-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orm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i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ip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rograms</w:t>
      </w:r>
      <w:r w:rsidR="00777013"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77013" w:rsidRPr="003815E1">
        <w:rPr>
          <w:rFonts w:ascii="Book Antiqua" w:eastAsia="Book Antiqua" w:hAnsi="Book Antiqua" w:cs="Book Antiqua"/>
          <w:color w:val="000000"/>
          <w:vertAlign w:val="superscript"/>
        </w:rPr>
        <w:t>41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4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t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i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ysicia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ip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duc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it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orta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ca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p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led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porte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r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her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guidelin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4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1CC153E1" w14:textId="0F2EA409" w:rsidR="00A77B3E" w:rsidRPr="003815E1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Overal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low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m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6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8%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flec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t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mitt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rti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nte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l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HBV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titud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ngin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waday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m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cumen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ad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a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.1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03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3.2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11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4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03-2011,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3.7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rd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oth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etherland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pann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00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10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creen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36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49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a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year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49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ccord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1834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-TNF-naï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creen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at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10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19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64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87.4%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spectively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0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3FBBA7B8" w14:textId="54CFAA66" w:rsidR="00A77B3E" w:rsidRPr="0086545F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Avail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tit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plasma-derived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yeast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mmalian-deri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bin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rd-gene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-S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-S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in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g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g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laxoSmithK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xensar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gium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axPRO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Sanofi-Pasteu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y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ance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biva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Merc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amp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Inc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enilworth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J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lisav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epB-CpG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ynavax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chnolog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eryvil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nd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laxoSmithK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al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i-B-Vac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VB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mbridg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in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laxoSmithK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al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+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dia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laxoSmithK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al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+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phtheria/tetanus/whoop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pertussi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+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lio).</w:t>
      </w:r>
    </w:p>
    <w:p w14:paraId="1D1E200A" w14:textId="3DC8E173" w:rsidR="00A77B3E" w:rsidRPr="0086545F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B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μg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th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hou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i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amp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le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-1-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o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m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18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bin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eplisav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-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B-CpG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iq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juv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qu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ar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mi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poresponsiven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s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ow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pecificall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27BFE7DE" w14:textId="54E5DD9C" w:rsidR="00A77B3E" w:rsidRPr="007959F5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ck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-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o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i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ablish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eq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um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t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ifes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B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Jia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68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o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1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UC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er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cessfu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20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22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57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is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er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l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ar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45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irm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l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58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5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97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empl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t-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rge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ol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equate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rotectiv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r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nt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u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pro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.</w:t>
      </w:r>
    </w:p>
    <w:p w14:paraId="082EE706" w14:textId="11739054" w:rsidR="00A77B3E" w:rsidRPr="007959F5" w:rsidRDefault="004F41BD" w:rsidP="00777013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Fac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adeq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l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omple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ered)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53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unoz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eq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le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es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spec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robio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ic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ula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erimen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rm-fr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lio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ablish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icrobiom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st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ysbios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ypothes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f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ner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e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cep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en.</w:t>
      </w:r>
    </w:p>
    <w:p w14:paraId="0A618D93" w14:textId="19749426" w:rsidR="00A77B3E" w:rsidRPr="007959F5" w:rsidRDefault="004F41BD" w:rsidP="00242761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minist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53]</w:t>
      </w:r>
      <w:r w:rsidRPr="003815E1">
        <w:rPr>
          <w:rFonts w:ascii="Book Antiqua" w:eastAsia="Book Antiqua" w:hAnsi="Book Antiqua" w:cs="Book Antiqua"/>
          <w:color w:val="000000"/>
        </w:rPr>
        <w:t>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j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ear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u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fec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op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ef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c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de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ab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j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uenc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meta-analy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Jia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sbe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2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6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is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vers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mmunomodulator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r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9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temp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otherapy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8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pro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igh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or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iologic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ixi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16.7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alimu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48.4%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tekinu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hib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2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dolizu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u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rm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ex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dom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bli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laceb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ri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ding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irm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rringt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64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2.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edolizu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hie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facitini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ar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minish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neumococ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uenz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m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trosp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thr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facitini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6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5B810350" w14:textId="28644109" w:rsidR="00A77B3E" w:rsidRPr="007959F5" w:rsidRDefault="004F41BD" w:rsidP="00242761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orementio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odif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e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equent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se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x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graph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lerat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ing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displ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ve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lu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l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pri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poi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ou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a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.</w:t>
      </w:r>
    </w:p>
    <w:p w14:paraId="7F68F5C4" w14:textId="291FB7D5" w:rsidR="00A77B3E" w:rsidRPr="007959F5" w:rsidRDefault="004F41BD" w:rsidP="002C3F7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Gisbe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7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r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v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-1-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le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hie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1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r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7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parr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8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r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0-1-2-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vals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g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nd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val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quival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n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r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hib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han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range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8%-75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hie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yk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ri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a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x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rd-gene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.g.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i-B-Vac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nef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cond-gene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.g</w:t>
      </w:r>
      <w:r w:rsidRPr="003815E1">
        <w:rPr>
          <w:rFonts w:ascii="Book Antiqua" w:eastAsia="Book Antiqua" w:hAnsi="Book Antiqua" w:cs="Book Antiqua"/>
          <w:color w:val="000000"/>
        </w:rPr>
        <w:t>.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lucid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ak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geth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ns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mpl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e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n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erie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ail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ons.</w:t>
      </w:r>
    </w:p>
    <w:p w14:paraId="78A95B02" w14:textId="40DC3DBF" w:rsidR="00A77B3E" w:rsidRPr="007959F5" w:rsidRDefault="004F41BD" w:rsidP="002C3F7F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8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basi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B6347" w:rsidRPr="003815E1">
        <w:rPr>
          <w:rFonts w:ascii="Book Antiqua" w:eastAsia="Book Antiqua" w:hAnsi="Book Antiqua" w:cs="Book Antiqua"/>
          <w:color w:val="000000"/>
          <w:vertAlign w:val="superscript"/>
        </w:rPr>
        <w:t>69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z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temp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successfu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v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t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tai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eti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iel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(62.9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g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40.2%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u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phasiz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7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ssio-Gi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hie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2.8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sho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ste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-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racteriz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tai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l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5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5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e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141550D8" w14:textId="0BB4F39D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urk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ocie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-gui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/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-1-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osed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-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g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uble-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os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dministere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eq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gerix-B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i.e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8B6347"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ndrix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axPRO</w:t>
      </w:r>
      <w:r w:rsidRPr="00572F43">
        <w:rPr>
          <w:rFonts w:ascii="Book Antiqua" w:eastAsia="Book Antiqua" w:hAnsi="Book Antiqua" w:cs="Book Antiqua"/>
          <w:color w:val="000000"/>
          <w:vertAlign w:val="superscript"/>
        </w:rPr>
        <w:t>®</w:t>
      </w:r>
      <w:r w:rsidRPr="003815E1">
        <w:rPr>
          <w:rFonts w:ascii="Book Antiqua" w:eastAsia="Book Antiqua" w:hAnsi="Book Antiqua" w:cs="Book Antiqua"/>
          <w:color w:val="000000"/>
        </w:rPr>
        <w:t>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ro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o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at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oco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f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j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st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ve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roblem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u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.</w:t>
      </w:r>
    </w:p>
    <w:p w14:paraId="10CB1E5A" w14:textId="77777777" w:rsidR="00A77B3E" w:rsidRPr="003815E1" w:rsidRDefault="00A77B3E" w:rsidP="007959F5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B5818CB" w14:textId="70B229F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HBsAg-positive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</w:p>
    <w:p w14:paraId="5DBC0321" w14:textId="5C399A48" w:rsidR="00A77B3E" w:rsidRPr="007959F5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go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ies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e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loo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part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inotransfera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bumi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go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ffn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.g</w:t>
      </w:r>
      <w:r w:rsidRPr="003815E1">
        <w:rPr>
          <w:rFonts w:ascii="Book Antiqua" w:eastAsia="Book Antiqua" w:hAnsi="Book Antiqua" w:cs="Book Antiqua"/>
          <w:color w:val="000000"/>
        </w:rPr>
        <w:t>.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l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7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e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-neg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[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p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m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r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/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croinflamm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brosis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rresp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yp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odif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.</w:t>
      </w:r>
    </w:p>
    <w:p w14:paraId="10D0EB99" w14:textId="28E0AA74" w:rsidR="00A77B3E" w:rsidRPr="007959F5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Vari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f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BD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7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ul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i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yp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A1015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10150">
        <w:rPr>
          <w:rFonts w:ascii="Book Antiqua" w:eastAsia="Book Antiqua" w:hAnsi="Book Antiqua" w:cs="Book Antiqua"/>
          <w:color w:val="000000"/>
          <w:vertAlign w:val="superscript"/>
        </w:rPr>
        <w:t>7,11,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cep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eric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GA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74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versifi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im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%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1%-10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%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er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nis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NF-α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hibitor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ytok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gr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hibi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nis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er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adi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zathioprin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hotrexate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≤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ily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cleos(t)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inu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ntinu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mmunosuppressa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ffici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ulticen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an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r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mon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pronoun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a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.</w:t>
      </w:r>
    </w:p>
    <w:p w14:paraId="39EB018F" w14:textId="4DF7E601" w:rsidR="00A77B3E" w:rsidRPr="007959F5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ri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olog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heu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mat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tudie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5-7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ten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clus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cario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is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ab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w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mo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u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f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mb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ycl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fe-lon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lev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emb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re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ytopathoge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ma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yste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in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ll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xim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i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inu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ss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ed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B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8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07A78E8A" w14:textId="3A3F813E" w:rsidR="00A77B3E" w:rsidRPr="007959F5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proofErr w:type="gramStart"/>
      <w:r w:rsidRPr="003815E1">
        <w:rPr>
          <w:rFonts w:ascii="Book Antiqua" w:eastAsia="Book Antiqua" w:hAnsi="Book Antiqua" w:cs="Book Antiqua"/>
          <w:color w:val="000000"/>
        </w:rPr>
        <w:t>Nucleos(</w:t>
      </w:r>
      <w:proofErr w:type="gramEnd"/>
      <w:r w:rsidRPr="003815E1">
        <w:rPr>
          <w:rFonts w:ascii="Book Antiqua" w:eastAsia="Book Antiqua" w:hAnsi="Book Antiqua" w:cs="Book Antiqua"/>
          <w:color w:val="000000"/>
        </w:rPr>
        <w:t>t)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alog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ng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f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gylated-interfer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urag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rd-gene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nofovi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teca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nofo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afenam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actic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ist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ntivira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ist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rrier)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teca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nofo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afenam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nofov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bo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i.e.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actu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steoporos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roi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ysfun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im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omer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ltr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L/min/1.1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buminur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/2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hosph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.5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g/dL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mivud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oo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rt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-ye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-ye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ist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0%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ectivel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v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ng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mivud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urag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ma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ublish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i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mivud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qui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an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ntivira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4213F177" w14:textId="314DE8F0" w:rsidR="00A77B3E" w:rsidRPr="007959F5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lastRenderedPageBreak/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de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enc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inu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2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o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ess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i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l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iescent.</w:t>
      </w:r>
    </w:p>
    <w:p w14:paraId="122337F4" w14:textId="14EE089F" w:rsidR="00A77B3E" w:rsidRPr="007959F5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ng-ter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tu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s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f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ο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atient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alcohol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t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surd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cur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bet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i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rcumfer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ffnes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di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steroids,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AF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b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eat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nsitiz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ulne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-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lication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phasiz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.</w:t>
      </w:r>
    </w:p>
    <w:p w14:paraId="6C263752" w14:textId="77777777" w:rsidR="00A77B3E" w:rsidRPr="003815E1" w:rsidRDefault="00A77B3E" w:rsidP="008B6347">
      <w:pPr>
        <w:spacing w:line="360" w:lineRule="auto"/>
        <w:jc w:val="both"/>
        <w:rPr>
          <w:rFonts w:ascii="Book Antiqua" w:hAnsi="Book Antiqua"/>
        </w:rPr>
      </w:pPr>
    </w:p>
    <w:p w14:paraId="11254106" w14:textId="0ACD6F8A" w:rsidR="00A77B3E" w:rsidRPr="007959F5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HBsAg-negative/anti-HBc-positive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</w:p>
    <w:p w14:paraId="5D3C3CF3" w14:textId="063CC852" w:rsidR="00A77B3E" w:rsidRPr="007959F5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o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homogen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fi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flec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i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l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rrespo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‘window’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io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f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ea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o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o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f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a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modul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enari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ten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rr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tim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%-5%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imar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nding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c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olongit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9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hemat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.6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ntif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l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inguis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utof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6.6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IU/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bo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v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rrog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rk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fin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ssu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o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ndard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bloo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6AFB11D6" w14:textId="64DD9454" w:rsidR="00A77B3E" w:rsidRPr="007959F5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gro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sho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2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/mL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g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1%-89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-27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clu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positivit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2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clus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amin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a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ng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.7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A10150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A10150">
        <w:rPr>
          <w:rFonts w:ascii="Book Antiqua" w:eastAsia="Book Antiqua" w:hAnsi="Book Antiqua" w:cs="Book Antiqua"/>
          <w:color w:val="000000"/>
        </w:rPr>
        <w:t>0.6</w:t>
      </w:r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pective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aster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urop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intermedi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ion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2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dem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1.2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deficienc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lu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lign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matolog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speci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CD2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tuximab.</w:t>
      </w:r>
    </w:p>
    <w:p w14:paraId="3CE83D99" w14:textId="2390509B" w:rsidR="00A77B3E" w:rsidRPr="007959F5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ir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ol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06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volv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m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liximab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udi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ess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a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TN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form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ltim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firm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tw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3.13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4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59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ixi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TNF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5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348FDDFD" w14:textId="727107F9" w:rsidR="00A77B3E" w:rsidRPr="007959F5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hedul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e-modif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dication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s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loo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positiv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ag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ga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qu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ightforwar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ticula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terat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ar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–HBc-positiv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-negat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B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h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rticosteroid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os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&gt;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20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rednison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aily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moder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os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10-20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rednison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ai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≥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4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wk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/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-TNF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ce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vi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rophylax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v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4]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viral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ntinu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ea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proofErr w:type="gramEnd"/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opp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mmunosuppressants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noted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eve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“</w:t>
      </w:r>
      <w:r w:rsidRPr="003815E1">
        <w:rPr>
          <w:rFonts w:ascii="Book Antiqua" w:eastAsia="Book Antiqua" w:hAnsi="Book Antiqua" w:cs="Book Antiqua"/>
          <w:color w:val="000000"/>
        </w:rPr>
        <w:t>wea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ation/modera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idence”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tern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p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ccording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a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common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ferr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ASL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uropea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rohn’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lit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rganisat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(common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ferr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CCO)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guideline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urveillanc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trongl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dicat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clud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nitorin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ransaminases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sAg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-HB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bodi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nth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ever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3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reafter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re-empt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viral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ommenced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as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sAg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seroconversio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HBV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detection.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n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nsur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ud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op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a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c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essibil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u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s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llow-u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e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ferenc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orpo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cision-making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zathioprine,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6-mercaptopurin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methotrexat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nti-HBc-positive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carries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low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72F4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  <w:shd w:val="clear" w:color="auto" w:fill="FFFFFF"/>
        </w:rPr>
        <w:t>reactivation.</w:t>
      </w:r>
    </w:p>
    <w:p w14:paraId="0E4410B9" w14:textId="5B7EB4BA" w:rsidR="00A77B3E" w:rsidRPr="003815E1" w:rsidRDefault="004F41BD" w:rsidP="008B634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equenc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xim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5%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merg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id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gges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level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6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e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o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llustr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u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72F4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6]</w:t>
      </w:r>
      <w:r w:rsidRPr="003815E1">
        <w:rPr>
          <w:rFonts w:ascii="Book Antiqua" w:eastAsia="Book Antiqua" w:hAnsi="Book Antiqua" w:cs="Book Antiqua"/>
          <w:color w:val="000000"/>
        </w:rPr>
        <w:t>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79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d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vertheles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am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ta-analys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il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o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ymphom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tect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-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U/m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epend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i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cto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pa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t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≥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U/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L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7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mor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ymphom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motherap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ntific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gh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l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i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6.41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U/mL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6.4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U/mL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lin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oci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ig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hazar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io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17.29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P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l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.001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)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lu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lastRenderedPageBreak/>
        <w:t>propo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CC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/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monitoring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64424C91" w14:textId="77777777" w:rsidR="00A77B3E" w:rsidRPr="003815E1" w:rsidRDefault="00A77B3E" w:rsidP="008B6347">
      <w:pPr>
        <w:spacing w:line="360" w:lineRule="auto"/>
        <w:jc w:val="both"/>
        <w:rPr>
          <w:rFonts w:ascii="Book Antiqua" w:hAnsi="Book Antiqua"/>
        </w:rPr>
      </w:pPr>
    </w:p>
    <w:p w14:paraId="5E803BD4" w14:textId="13E2A610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Acute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HBV</w:t>
      </w:r>
      <w:r w:rsidR="00572F4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i/>
          <w:iCs/>
          <w:color w:val="000000"/>
        </w:rPr>
        <w:t>infection</w:t>
      </w:r>
    </w:p>
    <w:p w14:paraId="78841618" w14:textId="2D369330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rrence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m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i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terat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crib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t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onsisten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derli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olu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romi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ixi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mporari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ontinue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nti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enc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ou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r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complications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tras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ou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lixima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velop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pid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ol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t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failure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89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7E508E00" w14:textId="001D01BB" w:rsidR="00A77B3E" w:rsidRPr="003815E1" w:rsidRDefault="004F41BD" w:rsidP="008E6D9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al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ul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vidual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ad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u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ximat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rea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ontaneou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reduced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90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g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Ye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g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u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acerb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Quantit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easure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g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lpfu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iat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r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t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tter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resho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l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pe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s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stanc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ly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miluminesc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assa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now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A)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0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n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9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ity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92]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&gt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nsitiv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96.2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ecificit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89.7%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93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NA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evel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bserv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l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ec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3815E1">
        <w:rPr>
          <w:rFonts w:ascii="Book Antiqua" w:eastAsia="Book Antiqua" w:hAnsi="Book Antiqua" w:cs="Book Antiqua"/>
          <w:color w:val="000000"/>
        </w:rPr>
        <w:t>.</w:t>
      </w:r>
    </w:p>
    <w:p w14:paraId="73649CCB" w14:textId="27557BD8" w:rsidR="00A77B3E" w:rsidRPr="003815E1" w:rsidRDefault="004F41BD" w:rsidP="008E6D97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Kinetic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ic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kelihoo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ronicit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50%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du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dic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solu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infection</w:t>
      </w:r>
      <w:r w:rsidRPr="003815E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3815E1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Pr="003815E1">
        <w:rPr>
          <w:rFonts w:ascii="Book Antiqua" w:eastAsia="Book Antiqua" w:hAnsi="Book Antiqua" w:cs="Book Antiqua"/>
          <w:color w:val="000000"/>
        </w:rPr>
        <w:t>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en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rapeuti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o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u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compet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ult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tra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ur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agulopath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ndidat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owever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im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nucleos(</w:t>
      </w:r>
      <w:proofErr w:type="gramEnd"/>
      <w:r w:rsidRPr="003815E1">
        <w:rPr>
          <w:rFonts w:ascii="Book Antiqua" w:eastAsia="Book Antiqua" w:hAnsi="Book Antiqua" w:cs="Book Antiqua"/>
          <w:color w:val="000000"/>
        </w:rPr>
        <w:t>t)i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alogu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gges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d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ver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gress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v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ailure.</w:t>
      </w:r>
    </w:p>
    <w:p w14:paraId="75E00F41" w14:textId="77777777" w:rsidR="00A77B3E" w:rsidRPr="003815E1" w:rsidRDefault="00A77B3E" w:rsidP="008E6D97">
      <w:pPr>
        <w:spacing w:line="360" w:lineRule="auto"/>
        <w:jc w:val="both"/>
        <w:rPr>
          <w:rFonts w:ascii="Book Antiqua" w:hAnsi="Book Antiqua"/>
        </w:rPr>
      </w:pPr>
    </w:p>
    <w:p w14:paraId="2FB62607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CONCLUSION</w:t>
      </w:r>
    </w:p>
    <w:p w14:paraId="79DDA64B" w14:textId="754BC81A" w:rsidR="00A77B3E" w:rsidRPr="007959F5" w:rsidRDefault="004F41BD">
      <w:pPr>
        <w:spacing w:line="360" w:lineRule="auto"/>
        <w:jc w:val="both"/>
        <w:rPr>
          <w:rFonts w:ascii="Book Antiqua" w:hAnsi="Book Antiqua"/>
          <w:lang w:eastAsia="zh-CN"/>
        </w:rPr>
      </w:pP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andato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wbor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gains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epatit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lob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ini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blem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evale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ls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w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ou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l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ubstan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umb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comita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fec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ai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e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p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ccur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creen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r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ramou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gnific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tiv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unica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m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dea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plemen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agnos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it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proa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arge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imila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commendati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ne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pulation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spit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or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fficac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nsiderab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vari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accin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trategie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hou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kep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reatm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creas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V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;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u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lo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-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quired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a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ositivit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vir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hylax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fer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B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gardl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yp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f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mmunosuppression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nd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BsAg-negativ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ti-HBc-posi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atien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pres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w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activa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is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oup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om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onitor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ternatio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oc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uideline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dicated.</w:t>
      </w:r>
    </w:p>
    <w:p w14:paraId="47417D96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367BC486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REFERENCES</w:t>
      </w:r>
    </w:p>
    <w:p w14:paraId="452F2B23" w14:textId="2DD26B0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bookmarkStart w:id="0" w:name="OLE_LINK186"/>
      <w:proofErr w:type="gramStart"/>
      <w:r w:rsidRPr="003815E1">
        <w:rPr>
          <w:rFonts w:ascii="Book Antiqua" w:hAnsi="Book Antiqua"/>
        </w:rPr>
        <w:t>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orld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ealth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Organization</w:t>
      </w:r>
      <w:r w:rsidRPr="003815E1">
        <w:rPr>
          <w:rFonts w:ascii="Book Antiqua" w:hAnsi="Book Antiqua"/>
        </w:rPr>
        <w:t>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si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e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ul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-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ommendation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3-22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7434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vaccine.2017.07.046]</w:t>
      </w:r>
    </w:p>
    <w:p w14:paraId="3D96AB1E" w14:textId="7D28FBA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och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B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mu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nsplant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-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dication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urr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ul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3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9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181-S18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470870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s0168-8278(03)00335-0]</w:t>
      </w:r>
    </w:p>
    <w:p w14:paraId="582F69BA" w14:textId="34ED8560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mi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derwoo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chim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nacci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hos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C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K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J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pl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G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ldwi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cid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ur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ste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e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pulation-ba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i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anc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9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69-277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05064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S0140-6736(17)32448-0]</w:t>
      </w:r>
    </w:p>
    <w:p w14:paraId="2DF7D784" w14:textId="36EE98A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nanthakrishn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N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pl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g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ob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pidemi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stain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al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live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ur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252-126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00754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gh.2020.01.028]</w:t>
      </w:r>
    </w:p>
    <w:p w14:paraId="1813BFB8" w14:textId="588F4AB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BD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2017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Inflammator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Bowe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Diseas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ollaborators</w:t>
      </w:r>
      <w:r w:rsidRPr="003815E1">
        <w:rPr>
          <w:rFonts w:ascii="Book Antiqua" w:hAnsi="Book Antiqua"/>
        </w:rPr>
        <w:t>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oba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giona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rd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untr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erritorie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90-2017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ste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aly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ob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rd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ance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7-3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64897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</w:t>
      </w:r>
      <w:r w:rsidR="002E69B8">
        <w:rPr>
          <w:rFonts w:ascii="Book Antiqua" w:hAnsi="Book Antiqua" w:hint="eastAsia"/>
          <w:lang w:eastAsia="zh-CN"/>
        </w:rPr>
        <w:t>S</w:t>
      </w:r>
      <w:r w:rsidRPr="003815E1">
        <w:rPr>
          <w:rFonts w:ascii="Book Antiqua" w:hAnsi="Book Antiqua"/>
        </w:rPr>
        <w:t>2468-1253(19)30333-4]</w:t>
      </w:r>
    </w:p>
    <w:p w14:paraId="48AEA460" w14:textId="08A5ED2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wapisz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L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ffa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uin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ma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dak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elho-Prabh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si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r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ub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ft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b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xperi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o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erti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e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16-6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06814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gh.2020.02.017]</w:t>
      </w:r>
    </w:p>
    <w:p w14:paraId="6EE4C8FE" w14:textId="54869E1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ahie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F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g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re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muzz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-Hor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ow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tt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dd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her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heha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ts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cmah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ree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inis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il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mbla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ereman-Wau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g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zdanpana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lia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omb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F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urope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ganis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ECCO).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Seco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urope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idence-ba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sens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o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agn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pportunis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43-46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61302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3.12.013]</w:t>
      </w:r>
    </w:p>
    <w:p w14:paraId="59FFBB79" w14:textId="10BDA4E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errsche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inge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lanch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t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lls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el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57089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390/cells9061486]</w:t>
      </w:r>
    </w:p>
    <w:p w14:paraId="42C7ECE5" w14:textId="3B25C82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Yu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F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sheik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L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T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carn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Na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v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rim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03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8773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nrdp.2018.35]</w:t>
      </w:r>
    </w:p>
    <w:p w14:paraId="0AD7E22A" w14:textId="7836A68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Trép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anc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8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53-20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95467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</w:t>
      </w:r>
      <w:r w:rsidR="002E69B8">
        <w:rPr>
          <w:rFonts w:ascii="Book Antiqua" w:hAnsi="Book Antiqua" w:hint="eastAsia"/>
          <w:lang w:eastAsia="zh-CN"/>
        </w:rPr>
        <w:t>S</w:t>
      </w:r>
      <w:r w:rsidRPr="003815E1">
        <w:rPr>
          <w:rFonts w:ascii="Book Antiqua" w:hAnsi="Book Antiqua"/>
        </w:rPr>
        <w:t>0140-6736(14)60220-8]</w:t>
      </w:r>
    </w:p>
    <w:p w14:paraId="170C17FD" w14:textId="6694C40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1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European</w:t>
      </w:r>
      <w:r w:rsidR="00572F43">
        <w:rPr>
          <w:rFonts w:ascii="Book Antiqua" w:hAnsi="Book Antiqua"/>
          <w:b/>
          <w:bCs/>
        </w:rPr>
        <w:t xml:space="preserve"> </w:t>
      </w:r>
      <w:proofErr w:type="gramStart"/>
      <w:r w:rsidRPr="003815E1">
        <w:rPr>
          <w:rFonts w:ascii="Book Antiqua" w:hAnsi="Book Antiqua"/>
          <w:b/>
          <w:bCs/>
        </w:rPr>
        <w:t>Association</w:t>
      </w:r>
      <w:proofErr w:type="gramEnd"/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fo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th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tud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of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th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Liver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AS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acti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70-39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42787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hep.2017.03.021]</w:t>
      </w:r>
    </w:p>
    <w:p w14:paraId="4600F743" w14:textId="6D9D1B2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ikhitsup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.</w:t>
      </w:r>
      <w:proofErr w:type="gramEnd"/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Understand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u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s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fini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dpoi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s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01-4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2666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ld.2019.04.002]</w:t>
      </w:r>
    </w:p>
    <w:p w14:paraId="2E1AA194" w14:textId="6EDF9F7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patheodoridi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G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lek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p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rdayd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ul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lej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olakopoul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g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tsel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esk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vvid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l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n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lachogiannak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lan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dil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omb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b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mperti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GE-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dic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velop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ocellul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cino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ucasia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-ye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800-80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6780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hep.2015.11.035]</w:t>
      </w:r>
    </w:p>
    <w:p w14:paraId="4EB5753E" w14:textId="19E63B0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omb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difi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i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urr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cept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rategie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ut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rection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astroenter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5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297-130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21969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53/j.gastro.2017.02.009]</w:t>
      </w:r>
    </w:p>
    <w:p w14:paraId="225FBA7F" w14:textId="5C4D1CC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Salpini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ermatte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ttis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agross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ag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rtol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ccoman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chtn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igna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y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lauger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ris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ppo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r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apad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r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qu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geli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ma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reo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rhey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ccherini-Silberste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re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r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llo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vich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yper-Glycosyl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g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relat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-Negativ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on-Driv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nd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ogni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tro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Viru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10225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390/v12020251]</w:t>
      </w:r>
    </w:p>
    <w:p w14:paraId="4D824DFD" w14:textId="6C6CEB2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ols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renta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s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t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urran-Schleinit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rbonni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opp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bann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re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rtr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les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ratri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rt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tta-Fridlu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ma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rolam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-neg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merg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rai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t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er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nscript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Vir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8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54-3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1865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virol.2015.06.017]</w:t>
      </w:r>
    </w:p>
    <w:p w14:paraId="1AF6B110" w14:textId="7F687E5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Da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D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yn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d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k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t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tin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btyp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-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parab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uantit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u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globu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el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Hepat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76-68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98735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hep.24732]</w:t>
      </w:r>
    </w:p>
    <w:p w14:paraId="04F3779A" w14:textId="2A64C0B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uiper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hr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ogaw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chanism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as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tivira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7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48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38747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antiviral.2020.104816]</w:t>
      </w:r>
    </w:p>
    <w:p w14:paraId="0B3FF8AF" w14:textId="57D1DFEE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Baddle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W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nt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let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ómez-Re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ylonak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-Ju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nández-Rui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rre-Cisner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CMI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promi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s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ESGICH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sens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cu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fe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rge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i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r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Solub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lecul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I]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-α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ents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icrobi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fe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4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10-S2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4591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mi.2017.12.025]</w:t>
      </w:r>
    </w:p>
    <w:p w14:paraId="30340BB8" w14:textId="5E78FF1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2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Tur-Kasp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proofErr w:type="gramEnd"/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r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u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frit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ai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ucocorticoid-respon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lemen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Pro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Nat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Aca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ci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U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8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627-163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0605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73/pnas.83.6.1627]</w:t>
      </w:r>
    </w:p>
    <w:p w14:paraId="57B269E2" w14:textId="133673D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Ye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W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einber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oh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equenc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nc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dergo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ytotox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motherap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2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dentific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Vi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9-30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0552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1096-9071(200011)62:3&lt;299:</w:t>
      </w:r>
      <w:proofErr w:type="gramStart"/>
      <w:r w:rsidRPr="003815E1">
        <w:rPr>
          <w:rFonts w:ascii="Book Antiqua" w:hAnsi="Book Antiqua"/>
        </w:rPr>
        <w:t>:aid</w:t>
      </w:r>
      <w:proofErr w:type="gramEnd"/>
      <w:r w:rsidRPr="003815E1">
        <w:rPr>
          <w:rFonts w:ascii="Book Antiqua" w:hAnsi="Book Antiqua"/>
        </w:rPr>
        <w:t>-jmv1&gt;3.0.co;2-0]</w:t>
      </w:r>
    </w:p>
    <w:p w14:paraId="7294ED59" w14:textId="0FA5F7C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Ekpanyapo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d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su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oul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d?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7-33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6202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ld.2020.04.002]</w:t>
      </w:r>
    </w:p>
    <w:p w14:paraId="56625EE6" w14:textId="71F683D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aimond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G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carn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llic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re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oul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ormi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ksho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ccu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ul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mber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pd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atem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ccu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97-4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00468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hep.2019.03.034]</w:t>
      </w:r>
    </w:p>
    <w:p w14:paraId="16DF893B" w14:textId="68C8B68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lastRenderedPageBreak/>
        <w:t>2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wa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.</w:t>
      </w:r>
      <w:proofErr w:type="gramEnd"/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qui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Na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v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9-21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24726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nrgastro.2013.216]</w:t>
      </w:r>
    </w:p>
    <w:p w14:paraId="18A05096" w14:textId="0245D5D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arvell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dos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ttfri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d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nj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ng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-Associ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After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ath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3-12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31162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gh.2016.06.008]</w:t>
      </w:r>
    </w:p>
    <w:p w14:paraId="59404E27" w14:textId="06AF931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Biancon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L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v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cchi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lan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'Incà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tigli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igr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ld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s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vasso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es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rigo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da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ntele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p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llar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rnio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ll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tali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tu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GISC).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7-29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7203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00054725-200111000-00002]</w:t>
      </w:r>
    </w:p>
    <w:p w14:paraId="130308D6" w14:textId="1B6C8E1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2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Tolentin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F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gac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lt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ime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el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nsmiss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ement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a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il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ivers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spita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Worl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01-320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50692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748/wjg.14.3201]</w:t>
      </w:r>
    </w:p>
    <w:p w14:paraId="7676A4F9" w14:textId="290A04B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p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li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z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risa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muzz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v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c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uglie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barr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pacci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u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s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rg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pul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B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-α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agents</w:t>
      </w:r>
      <w:proofErr w:type="gramEnd"/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3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3-11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46481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2.03.001]</w:t>
      </w:r>
    </w:p>
    <w:p w14:paraId="40A3DD3E" w14:textId="58E5BC9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2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evaux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B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g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sena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ussala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rl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l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onowic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yrin-Birou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i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82-109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89631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gcb.2009.03.021]</w:t>
      </w:r>
    </w:p>
    <w:p w14:paraId="696B65DE" w14:textId="61A7C10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atsano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KH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i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o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io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gi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erv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istodoul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i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rthwe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ee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B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ester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kan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fer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e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literatur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50-46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1225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0.03.001]</w:t>
      </w:r>
    </w:p>
    <w:p w14:paraId="582FE763" w14:textId="7788CA4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Fouseki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F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ts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opist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tayiann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smid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antzoun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ist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ian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istodoul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K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obili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ncre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ifesta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fer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BM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94389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86/s12876-019-0967-3]</w:t>
      </w:r>
    </w:p>
    <w:p w14:paraId="40CCB6D4" w14:textId="11482E96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aszczuk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E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szczu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adows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adequ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oprot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ain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tec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28-63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90497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EG.0</w:t>
      </w:r>
      <w:r w:rsidRPr="003815E1">
        <w:rPr>
          <w:rFonts w:ascii="Book Antiqua" w:hAnsi="Book Antiqua"/>
        </w:rPr>
        <w:t>000000000000613]</w:t>
      </w:r>
    </w:p>
    <w:p w14:paraId="088EB225" w14:textId="5AD4E5D0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surd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G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ann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ald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erar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ncip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ho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o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uther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tal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e-Cont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Pathoge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1139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390/pathogens9110870]</w:t>
      </w:r>
    </w:p>
    <w:p w14:paraId="6554E1B9" w14:textId="48665CB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arsh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p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ed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pan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ll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endernat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khar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huj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deficienc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r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di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tes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7-10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23931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5217/ir.2017.15.1.97]</w:t>
      </w:r>
    </w:p>
    <w:p w14:paraId="04645D76" w14:textId="33D9F06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D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u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n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n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09-51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3507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EG.</w:t>
      </w:r>
      <w:r w:rsidRPr="003815E1">
        <w:rPr>
          <w:rFonts w:ascii="Book Antiqua" w:hAnsi="Book Antiqua"/>
        </w:rPr>
        <w:t>0000000000000838]</w:t>
      </w:r>
    </w:p>
    <w:p w14:paraId="196236E2" w14:textId="13956F5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rk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H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ye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y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H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ur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4-20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33714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ibd.22905]</w:t>
      </w:r>
    </w:p>
    <w:p w14:paraId="67E04CB9" w14:textId="513814C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im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E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e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J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egugyeongbu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intesti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DGSG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-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k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-B-endem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area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adequ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t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e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o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53-5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16217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01.mcg.0000436435.75392.23]</w:t>
      </w:r>
    </w:p>
    <w:p w14:paraId="22EC4022" w14:textId="28EF25B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atzaki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i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u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bal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vale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omb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larocque-Astagnea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sheik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m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b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ldber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cel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theodori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a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orkowsk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zzet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udot-Thorav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ria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om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urs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l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mm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ldhuijz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edemey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ess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net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urop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o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o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mmi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ference*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Vira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8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-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82422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.1365-2893.2011.01499.x]</w:t>
      </w:r>
    </w:p>
    <w:p w14:paraId="5C65138B" w14:textId="7A52BA7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Farray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F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l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chtenste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V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1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1-2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07165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ajg.2016.537]</w:t>
      </w:r>
    </w:p>
    <w:p w14:paraId="2CABA85E" w14:textId="53F3C077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anse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N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ill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gl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hrein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ed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ühl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hal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is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BDne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fici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k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is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cie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enterology.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es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1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8-6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96834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59/000503253]</w:t>
      </w:r>
    </w:p>
    <w:p w14:paraId="5066F511" w14:textId="0F6B4DC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Fe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suffici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nowledg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acti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ople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ubl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n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Patien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ref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Adher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13-152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9438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2147/</w:t>
      </w:r>
      <w:r w:rsidR="00572F43" w:rsidRPr="003815E1">
        <w:rPr>
          <w:rFonts w:ascii="Book Antiqua" w:hAnsi="Book Antiqua"/>
        </w:rPr>
        <w:t>PPA.S26</w:t>
      </w:r>
      <w:r w:rsidRPr="003815E1">
        <w:rPr>
          <w:rFonts w:ascii="Book Antiqua" w:hAnsi="Book Antiqua"/>
        </w:rPr>
        <w:t>5346]</w:t>
      </w:r>
    </w:p>
    <w:p w14:paraId="18D45BA1" w14:textId="1865B2A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arcía-Serran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ira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s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te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la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tigu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an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plia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ommend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iz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hedu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lica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ubl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al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lici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BM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ubli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al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1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4299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86/s12889-020-08850-y]</w:t>
      </w:r>
    </w:p>
    <w:p w14:paraId="25CBE9C9" w14:textId="0F0B2B9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as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K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uk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rray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ficienc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gastroenterologists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nowledg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36-25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5387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ibd.21667]</w:t>
      </w:r>
    </w:p>
    <w:p w14:paraId="1AD483A3" w14:textId="4A0D6A6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4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oen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ey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ori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n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rmei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c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ran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duc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orm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havi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8-32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07962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</w:t>
      </w:r>
      <w:r w:rsidR="00572F43" w:rsidRPr="003815E1">
        <w:rPr>
          <w:rFonts w:ascii="Book Antiqua" w:hAnsi="Book Antiqua"/>
        </w:rPr>
        <w:t>/MIB.00</w:t>
      </w:r>
      <w:r w:rsidRPr="003815E1">
        <w:rPr>
          <w:rFonts w:ascii="Book Antiqua" w:hAnsi="Book Antiqua"/>
        </w:rPr>
        <w:t>00000000001013]</w:t>
      </w:r>
    </w:p>
    <w:p w14:paraId="65CABFDB" w14:textId="2600022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nde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N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rre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oh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cCarth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pel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.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Prevent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tera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al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dministration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Medicine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(Baltimore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40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39908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D.00</w:t>
      </w:r>
      <w:r w:rsidRPr="003815E1">
        <w:rPr>
          <w:rFonts w:ascii="Book Antiqua" w:hAnsi="Book Antiqua"/>
        </w:rPr>
        <w:t>00000000004012]</w:t>
      </w:r>
    </w:p>
    <w:p w14:paraId="2E2F24E1" w14:textId="6142428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elmed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G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ppoli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dak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enc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rg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siliausk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-preventab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llnes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34-18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68178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.1572-0241.2006.00646.x]</w:t>
      </w:r>
    </w:p>
    <w:p w14:paraId="61A689ED" w14:textId="6D4B255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B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us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mp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s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eshavarzi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a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ow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raha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unin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surd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Me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bar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pi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tl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Worl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358-1536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38608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748/wjg.v20.i41.15358]</w:t>
      </w:r>
    </w:p>
    <w:p w14:paraId="4D064029" w14:textId="2ECD19B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Shah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ram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chard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sgi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l-Sera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K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reen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ho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agonis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51-155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66326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7/s10620-018-5042-3]</w:t>
      </w:r>
    </w:p>
    <w:p w14:paraId="03D8306D" w14:textId="3703CB7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4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v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de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av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lderb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idd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nd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jkst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hu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nsio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erse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ij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ldenbur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t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iti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ICC).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Screen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dher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s.</w:t>
      </w:r>
      <w:proofErr w:type="gramEnd"/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Resul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o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ticent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t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4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881-88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08184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dld.2014.07.006]</w:t>
      </w:r>
    </w:p>
    <w:p w14:paraId="17C67CAC" w14:textId="25F6C12E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Fid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pkı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ıc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r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kat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E.</w:t>
      </w:r>
      <w:proofErr w:type="gramEnd"/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-α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heu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4-25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2449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1756-</w:t>
      </w:r>
      <w:r w:rsidR="00572F43" w:rsidRPr="003815E1">
        <w:rPr>
          <w:rFonts w:ascii="Book Antiqua" w:hAnsi="Book Antiqua"/>
        </w:rPr>
        <w:t>185X.1</w:t>
      </w:r>
      <w:r w:rsidRPr="003815E1">
        <w:rPr>
          <w:rFonts w:ascii="Book Antiqua" w:hAnsi="Book Antiqua"/>
        </w:rPr>
        <w:t>4034]</w:t>
      </w:r>
    </w:p>
    <w:p w14:paraId="34A9995E" w14:textId="0BBD5D7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5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ror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um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ng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garw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him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garw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la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haumi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xi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swam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um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um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d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rug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g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u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a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asw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hg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r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eno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dhaw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mb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AS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skfor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AS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motherap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logical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ressant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ticosteroid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Exp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03-43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56834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ceh.2018.06.010]</w:t>
      </w:r>
    </w:p>
    <w:p w14:paraId="696D7E8B" w14:textId="02ABE83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ampi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R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lisav-B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With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v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djuvan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harmacoth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600280209620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98821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77/1060028020962050]</w:t>
      </w:r>
    </w:p>
    <w:p w14:paraId="289C7AB5" w14:textId="6D3FCDB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Jia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u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op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ste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e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ta-analys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33-264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4043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vaccine.2017.03.080]</w:t>
      </w:r>
    </w:p>
    <w:p w14:paraId="161C2DED" w14:textId="69478AF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rdesi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stant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w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ut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01-110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4653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2E69B8" w:rsidRPr="002E69B8">
        <w:rPr>
          <w:rFonts w:ascii="Book Antiqua" w:hAnsi="Book Antiqua"/>
        </w:rPr>
        <w:t>MEG</w:t>
      </w:r>
      <w:r w:rsidRPr="003815E1">
        <w:rPr>
          <w:rFonts w:ascii="Book Antiqua" w:hAnsi="Book Antiqua"/>
        </w:rPr>
        <w:t>.0000000000000670]</w:t>
      </w:r>
    </w:p>
    <w:p w14:paraId="521A8B1A" w14:textId="39E15E0E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ltunöz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E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nateş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eşi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h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vünç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O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w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par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rol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39-104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14724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7/s10620-011-1980-8]</w:t>
      </w:r>
    </w:p>
    <w:p w14:paraId="5F575283" w14:textId="1F0A10E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aykir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ola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g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s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modul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rug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l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Hu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Vacc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mmunoth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177-118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67686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80/21645515.2019.1574151]</w:t>
      </w:r>
    </w:p>
    <w:p w14:paraId="34056546" w14:textId="1CA6A7C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cMah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B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ud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lko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ki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in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hristo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n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gol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ve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t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ul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-yea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llow-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er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4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3-34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73845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7326/0003-4819-142-5-200503010-00008]</w:t>
      </w:r>
    </w:p>
    <w:p w14:paraId="4E0B07AB" w14:textId="1E1D12A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Bell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uman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g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ll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z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éa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onowic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yrin-Birou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877-88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12137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EG.00</w:t>
      </w:r>
      <w:r w:rsidRPr="003815E1">
        <w:rPr>
          <w:rFonts w:ascii="Book Antiqua" w:hAnsi="Book Antiqua"/>
        </w:rPr>
        <w:t>00000000000370]</w:t>
      </w:r>
    </w:p>
    <w:p w14:paraId="183211C7" w14:textId="08884C2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5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r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sbe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que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ánchez-Mont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ri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dá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ntserra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rei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aba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nández-Baña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ENTI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TECC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Grup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pañ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baj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fermedad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lcerosa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veilla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nd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TN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i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ticen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bserva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REPENTI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29-153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05234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4.06.009]</w:t>
      </w:r>
    </w:p>
    <w:p w14:paraId="53E0ACEC" w14:textId="2F87A1B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ossio-Gi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tínez-Góm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mpins-Martí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igo-Pendá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Á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rruel-Sain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íguez-Frí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ellas-Jordà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genic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efi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accina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2-9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16069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gh.12712]</w:t>
      </w:r>
    </w:p>
    <w:p w14:paraId="6D56CB53" w14:textId="32D8210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6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d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o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E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ulendr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.</w:t>
      </w:r>
      <w:proofErr w:type="gramEnd"/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icrobiom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mans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el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os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icrob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69-17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7911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hom.2020.06.014]</w:t>
      </w:r>
    </w:p>
    <w:p w14:paraId="35C31714" w14:textId="382C633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isber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agra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íguez-Noguei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icac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pact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460-146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303460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ajg.2012.79]</w:t>
      </w:r>
    </w:p>
    <w:p w14:paraId="185931B6" w14:textId="22A9266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yan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T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a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ko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ol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set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ag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ik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dolizuma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fec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is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lectivel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intesti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act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domi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roll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ul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u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7-8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76313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gutjnl-2014-307127]</w:t>
      </w:r>
    </w:p>
    <w:p w14:paraId="30D4C59F" w14:textId="65AE04B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6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arringt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E</w:t>
      </w:r>
      <w:r w:rsidRPr="00572F43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milt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nley-Le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rray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s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K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genic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uenz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neumococca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dolizuma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</w:rPr>
        <w:t>Crohn's</w:t>
      </w:r>
      <w:r w:rsidR="00572F43">
        <w:rPr>
          <w:rFonts w:ascii="Book Antiqua" w:hAnsi="Book Antiqua"/>
          <w:i/>
        </w:rPr>
        <w:t xml:space="preserve"> </w:t>
      </w:r>
      <w:r w:rsidRPr="003815E1">
        <w:rPr>
          <w:rFonts w:ascii="Book Antiqua" w:hAnsi="Book Antiqua"/>
          <w:i/>
        </w:rPr>
        <w:t>Colitis</w:t>
      </w:r>
      <w:r w:rsidR="00572F43">
        <w:rPr>
          <w:rFonts w:ascii="Book Antiqua" w:hAnsi="Book Antiqua"/>
          <w:i/>
        </w:rPr>
        <w:t xml:space="preserve"> </w:t>
      </w:r>
      <w:r w:rsidRPr="003815E1">
        <w:rPr>
          <w:rFonts w:ascii="Book Antiqua" w:hAnsi="Book Antiqua"/>
          <w:i/>
        </w:rPr>
        <w:t>36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</w:rPr>
        <w:t>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taa08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3/crocol/otaa082]</w:t>
      </w:r>
    </w:p>
    <w:p w14:paraId="6DAE2892" w14:textId="67C1DED0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6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Winthrop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KL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lverfiel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cewic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rycaj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mez-Re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b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lkin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dg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ngha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rd.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facitini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neumococ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uenz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heumatoi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thritis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heu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687-69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79590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annrheumdis-2014-207191]</w:t>
      </w:r>
    </w:p>
    <w:p w14:paraId="4D5751A3" w14:textId="0CF87F97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ie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heumatoi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thr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facitinib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l-worl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heu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7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80-78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6633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annrheumdis-2017-211322]</w:t>
      </w:r>
    </w:p>
    <w:p w14:paraId="29E3C9EF" w14:textId="40DF98E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isber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nché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rcía-Sánch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í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agra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mparis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ffectivenes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toco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stand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ub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sage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ain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limen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harmac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Th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2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379-138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53063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.1365-2036.2012.05110.x]</w:t>
      </w:r>
    </w:p>
    <w:p w14:paraId="22C6A8FF" w14:textId="61116EF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aparr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rdil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mène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reiro-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os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or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glesias-Flo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las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v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ít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ie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v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rcía-Sánch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agra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nda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ad-Sant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sbe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ndr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gerix-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mo-Vaccination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Against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domiz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1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02-181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15609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4309/ajg.0000000000000926]</w:t>
      </w:r>
    </w:p>
    <w:p w14:paraId="3A4E09F1" w14:textId="2C2EEEE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6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Etzio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O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vac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r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hwart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ntean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ufreh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-Yaako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o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shak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zing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i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i-B-VacT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GERIX-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domi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roll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05-9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92896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3/ecco-jcc/jjw046]</w:t>
      </w:r>
    </w:p>
    <w:p w14:paraId="5EE02B14" w14:textId="44B5C9B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Gisber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P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llagras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íguez-Noguei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netic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g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it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3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54-55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338093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MIB.0b013e31827febe9]</w:t>
      </w:r>
    </w:p>
    <w:p w14:paraId="58E197DF" w14:textId="0ECD3B0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7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ratt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PK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un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rray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.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Improv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r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ddi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llow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m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ilu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Dig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S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31-203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94503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7/s10620-019-05595-6]</w:t>
      </w:r>
    </w:p>
    <w:p w14:paraId="618C3EA5" w14:textId="54BF117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Ayg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B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mi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ümüş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raba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aymakoğl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öks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Ş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öks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İ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Örmec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b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sens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or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Turk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9-26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7550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5152/tjg.2018.18263]</w:t>
      </w:r>
    </w:p>
    <w:p w14:paraId="5C4C2AB6" w14:textId="3E9F763B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ave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FH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eb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JP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oss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T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ss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utva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uke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H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eenberg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pon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r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ltern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Fendri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inri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axPro-40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alth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n-responder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ticentr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pen-labe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domise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trolle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perior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ia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ance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fec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2-10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62964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</w:t>
      </w:r>
      <w:r w:rsidR="00572F43" w:rsidRPr="003815E1">
        <w:rPr>
          <w:rFonts w:ascii="Book Antiqua" w:hAnsi="Book Antiqua"/>
        </w:rPr>
        <w:t>S</w:t>
      </w:r>
      <w:r w:rsidRPr="003815E1">
        <w:rPr>
          <w:rFonts w:ascii="Book Antiqua" w:hAnsi="Book Antiqua"/>
        </w:rPr>
        <w:t>1473-3099(19)30417-7]</w:t>
      </w:r>
    </w:p>
    <w:p w14:paraId="710F8219" w14:textId="0582D48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eddy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K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ave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mmo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lck-Yt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T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eric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enter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stitute.</w:t>
      </w:r>
      <w:proofErr w:type="gramEnd"/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Americ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stroenter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stit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idel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ur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ru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astroenter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4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15-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ui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16-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4478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53/j.gastro.2014.10.039]</w:t>
      </w:r>
    </w:p>
    <w:p w14:paraId="7AFEEE31" w14:textId="086A2AF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outsian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om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assilopoul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heu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sideration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Th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Adv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usculoskele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759720X2091264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220609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77/1759720</w:t>
      </w:r>
      <w:r w:rsidR="00572F43" w:rsidRPr="003815E1">
        <w:rPr>
          <w:rFonts w:ascii="Book Antiqua" w:hAnsi="Book Antiqua"/>
        </w:rPr>
        <w:t>X</w:t>
      </w:r>
      <w:r w:rsidRPr="003815E1">
        <w:rPr>
          <w:rFonts w:ascii="Book Antiqua" w:hAnsi="Book Antiqua"/>
        </w:rPr>
        <w:t>20912646]</w:t>
      </w:r>
    </w:p>
    <w:p w14:paraId="2104CA69" w14:textId="35E7999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7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włowsk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lisi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rb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roszewic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ch-Marań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yczyńs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phylax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HBV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-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ommenda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rk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en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Exp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5-20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59855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5114/ceh.2019.87631]</w:t>
      </w:r>
    </w:p>
    <w:p w14:paraId="4FD5D451" w14:textId="0FA9E18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7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Su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C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olv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mo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lastRenderedPageBreak/>
        <w:t>therapy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25-92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62104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</w:t>
      </w:r>
      <w:r w:rsidR="00572F43" w:rsidRPr="003815E1">
        <w:rPr>
          <w:rFonts w:ascii="Book Antiqua" w:hAnsi="Book Antiqua"/>
        </w:rPr>
        <w:t>MEG.00</w:t>
      </w:r>
      <w:r w:rsidRPr="003815E1">
        <w:rPr>
          <w:rFonts w:ascii="Book Antiqua" w:hAnsi="Book Antiqua"/>
        </w:rPr>
        <w:t>00000000001130]</w:t>
      </w:r>
    </w:p>
    <w:p w14:paraId="593F0DC7" w14:textId="5BE3E26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7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Vlachogiannako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theodori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V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?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8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1-7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42749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liv.13631]</w:t>
      </w:r>
    </w:p>
    <w:p w14:paraId="630069C7" w14:textId="795B480C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7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olongit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E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aidi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postolidou-Kiou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lev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patheodori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V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-negativ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-posi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ystemat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view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n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80-49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99189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20524/aog.2018.0266]</w:t>
      </w:r>
    </w:p>
    <w:p w14:paraId="21E6D302" w14:textId="06D9458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orett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F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theri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lo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ro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so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gnifica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2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94081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390/jcm9010202]</w:t>
      </w:r>
    </w:p>
    <w:p w14:paraId="2F39B3CB" w14:textId="0983996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éndez-Navarr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e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low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cAf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T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reenin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phylax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-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tuximab-ba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mo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30-3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73877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j.1478-3231.2010.02332.x]</w:t>
      </w:r>
    </w:p>
    <w:p w14:paraId="53B331D6" w14:textId="08A05F4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8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</w:rPr>
        <w:t>Allain</w:t>
      </w:r>
      <w:r w:rsidR="00572F43">
        <w:rPr>
          <w:rFonts w:ascii="Book Antiqua" w:hAnsi="Book Antiqua"/>
          <w:b/>
        </w:rPr>
        <w:t xml:space="preserve"> </w:t>
      </w:r>
      <w:r w:rsidRPr="003815E1">
        <w:rPr>
          <w:rFonts w:ascii="Book Antiqua" w:hAnsi="Book Antiqua"/>
          <w:b/>
        </w:rPr>
        <w:t>JP</w:t>
      </w:r>
      <w:r w:rsidRPr="003815E1">
        <w:rPr>
          <w:rFonts w:ascii="Book Antiqua" w:hAnsi="Book Antiqua"/>
        </w:rPr>
        <w:t>.</w:t>
      </w:r>
      <w:proofErr w:type="gramEnd"/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Glob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pidemi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ccu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</w:rPr>
        <w:t>Ann</w:t>
      </w:r>
      <w:r w:rsidR="00572F43">
        <w:rPr>
          <w:rFonts w:ascii="Book Antiqua" w:hAnsi="Book Antiqua"/>
          <w:i/>
        </w:rPr>
        <w:t xml:space="preserve"> </w:t>
      </w:r>
      <w:r w:rsidRPr="003815E1">
        <w:rPr>
          <w:rFonts w:ascii="Book Antiqua" w:hAnsi="Book Antiqua"/>
          <w:i/>
        </w:rPr>
        <w:t>Bloo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</w:rPr>
        <w:t>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</w:t>
      </w:r>
      <w:r w:rsidR="0081050F" w:rsidRPr="0081050F">
        <w:rPr>
          <w:rFonts w:ascii="Book Antiqua" w:hAnsi="Book Antiqua"/>
        </w:rPr>
        <w:t xml:space="preserve"> [DOI:</w:t>
      </w:r>
      <w:r w:rsidR="0081050F">
        <w:rPr>
          <w:rFonts w:ascii="Book Antiqua" w:hAnsi="Book Antiqua" w:hint="eastAsia"/>
          <w:lang w:eastAsia="zh-CN"/>
        </w:rPr>
        <w:t xml:space="preserve"> </w:t>
      </w:r>
      <w:r w:rsidR="0081050F" w:rsidRPr="0081050F">
        <w:rPr>
          <w:rFonts w:ascii="Book Antiqua" w:hAnsi="Book Antiqua"/>
        </w:rPr>
        <w:t>10.21037/aob.2017.06.01]</w:t>
      </w:r>
    </w:p>
    <w:p w14:paraId="1C8BB656" w14:textId="259557D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Madoni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land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imec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liv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ss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tto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ccul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iximab-induc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08-50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72066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ibd.20035]</w:t>
      </w:r>
    </w:p>
    <w:p w14:paraId="36DEC1AE" w14:textId="1CCF23CA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r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sbe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íngu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r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jan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mene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ri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re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dá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st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nzález-Hu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que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n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v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tiérr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a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r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né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par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scu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driguez-Carballei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nández-Baña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PENTI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TECC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Grup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pañ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fermedad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lcerosa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ysfun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suppress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u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340-134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5770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gut.2010.208413]</w:t>
      </w:r>
    </w:p>
    <w:p w14:paraId="1AB91225" w14:textId="798BDF3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8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érez-Alvarez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íaz-Laga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rcía-Hernánd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opez-Ros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ito-Zeró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érez-de-L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tamoz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vé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sc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chez-Tapi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mos-Casal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OGE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HBV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ceiv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um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TNF)-targe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aly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se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Medicine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(Baltimore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1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0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59-37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203345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7/MD.0b013e3182380a76]</w:t>
      </w:r>
    </w:p>
    <w:p w14:paraId="48F9D86D" w14:textId="72649AD0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u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ckste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xe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err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eiro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l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olv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matolog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lignancy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ta-analys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Hepat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7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79-38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12886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hep.29082]</w:t>
      </w:r>
    </w:p>
    <w:p w14:paraId="33F0B646" w14:textId="4A6F1ED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Kusumot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nak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zu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tanab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ka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kasa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ukushi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ukushi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riuc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to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sak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o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w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kamo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ujimu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ch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zu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kamo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kahas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giu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is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hr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osh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ka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ji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kahas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mi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ruya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tsu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nak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zu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noshi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gu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izokam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e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nitor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HBV)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-Cel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ymphoma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bservatio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fec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19-72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93555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93/cid/civ344]</w:t>
      </w:r>
    </w:p>
    <w:p w14:paraId="348D6BC1" w14:textId="2DF5BE38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Ya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so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u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iw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oper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c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roup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uantific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r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bodi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lp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di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ymphom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solv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Hepat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6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6-29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55171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hep.2018.02.033]</w:t>
      </w:r>
    </w:p>
    <w:p w14:paraId="306B9A2A" w14:textId="0FC900E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8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Olf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rou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sse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af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iche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bi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thi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il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Fulmina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f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ixima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reat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]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Tuni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92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49-3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504398]</w:t>
      </w:r>
    </w:p>
    <w:p w14:paraId="2B0608F0" w14:textId="3E97024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t>9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o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</w:t>
      </w:r>
      <w:r w:rsidRPr="003815E1">
        <w:rPr>
          <w:rFonts w:ascii="Book Antiqua" w:hAnsi="Book Antiqua"/>
        </w:rPr>
        <w:t>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ageme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V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mmunocompromi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Live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3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3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uppl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82-1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32868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11/liv.12055]</w:t>
      </w:r>
    </w:p>
    <w:p w14:paraId="2191A433" w14:textId="10C28CE1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proofErr w:type="gramStart"/>
      <w:r w:rsidRPr="003815E1">
        <w:rPr>
          <w:rFonts w:ascii="Book Antiqua" w:hAnsi="Book Antiqua"/>
        </w:rPr>
        <w:lastRenderedPageBreak/>
        <w:t>9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ondé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RA</w:t>
      </w:r>
      <w:r w:rsidRPr="003815E1">
        <w:rPr>
          <w:rFonts w:ascii="Book Antiqua" w:hAnsi="Book Antiqua"/>
        </w:rPr>
        <w:t>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xacerb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fferenti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rolog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agnos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Eur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icrobi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fec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5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9-4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58142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7/s10096-015-2522-7]</w:t>
      </w:r>
    </w:p>
    <w:p w14:paraId="6B54F72A" w14:textId="749EC994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Rodell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A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all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erlengh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rand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nfant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c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uantita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alys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BsA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g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vid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Vi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37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6-21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689367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jcv.2006.06.011]</w:t>
      </w:r>
    </w:p>
    <w:p w14:paraId="359B00C4" w14:textId="6657C88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Park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W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wa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K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fferenti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cut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g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ti-HB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osi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Worl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1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953-395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585228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3748/wjg.v21.i13.3953]</w:t>
      </w:r>
    </w:p>
    <w:p w14:paraId="16793872" w14:textId="25862A05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Silva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i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l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óbreg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G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ilv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CS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m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D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t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ment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ot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lmei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rl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yr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och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ntan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.</w:t>
      </w:r>
      <w:r w:rsidR="00572F43">
        <w:rPr>
          <w:rFonts w:ascii="Book Antiqua" w:hAnsi="Book Antiqua"/>
        </w:rPr>
        <w:t xml:space="preserve"> </w:t>
      </w:r>
      <w:proofErr w:type="gramStart"/>
      <w:r w:rsidRPr="003815E1">
        <w:rPr>
          <w:rFonts w:ascii="Book Antiqua" w:hAnsi="Book Antiqua"/>
        </w:rPr>
        <w:t>Frequenc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obili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nifestation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ncomita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.</w:t>
      </w:r>
      <w:proofErr w:type="gramEnd"/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Biomed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76049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83427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55/2019/7604939]</w:t>
      </w:r>
    </w:p>
    <w:p w14:paraId="43772DB4" w14:textId="50077FE3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ou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W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a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W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pidemiolog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utcom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ospital-Ba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entr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iwa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Prac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2019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17592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131221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55/2019/4175923]</w:t>
      </w:r>
    </w:p>
    <w:p w14:paraId="4E212662" w14:textId="30D7ABDD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6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Yeo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SJ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e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K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e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r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S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u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Kim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ssoci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egu-Gyeongbu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CCAiD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nimmunit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gain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wl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agnos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it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tes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8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400-4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3009003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5217/ir.2018.16.3.400]</w:t>
      </w:r>
    </w:p>
    <w:p w14:paraId="68CA6F31" w14:textId="78996DC9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an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H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o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W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C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linic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utcom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al-endem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gion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BMC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6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754915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86/s12876-016-0516-2]</w:t>
      </w:r>
    </w:p>
    <w:p w14:paraId="391892BA" w14:textId="055CB96F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lastRenderedPageBreak/>
        <w:t>9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Y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a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e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uenc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ru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t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outher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na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t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lin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Exp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M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5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8078-808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6221373]</w:t>
      </w:r>
    </w:p>
    <w:p w14:paraId="7EC1C0EF" w14:textId="08ED3EB7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99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Huang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L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T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he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Qia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Q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a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a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ZH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ec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ina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trospecti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rohns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8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82-287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406760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16/j.crohns.2013.08.017]</w:t>
      </w:r>
    </w:p>
    <w:p w14:paraId="6A138915" w14:textId="312AE65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0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Chevaux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JB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n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ussalah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en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nsenan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ll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ean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ig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ronowicki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eyrin-Biroul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f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isk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nvaccin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ortheas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rance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Inflam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Bowel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D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10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6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916-924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885908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02/ibd.21147]</w:t>
      </w:r>
    </w:p>
    <w:p w14:paraId="0A7ED900" w14:textId="5BE3F042" w:rsidR="003815E1" w:rsidRPr="003815E1" w:rsidRDefault="003815E1" w:rsidP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0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Loras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C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nzalez-Hu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íngu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erin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O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sber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P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arri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erna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utiérr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iquera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alve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X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re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ba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inar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ujand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L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né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r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ernández-Bañar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tev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ETECCu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(Grup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spañ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Enfermedade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ol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Ulcerosa)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evalenc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actor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lat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n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pain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ationwide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ulticent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tudy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Am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J</w:t>
      </w:r>
      <w:r w:rsidR="00572F43">
        <w:rPr>
          <w:rFonts w:ascii="Book Antiqua" w:hAnsi="Book Antiqua"/>
          <w:i/>
          <w:iCs/>
        </w:rPr>
        <w:t xml:space="preserve"> </w:t>
      </w:r>
      <w:r w:rsidRPr="003815E1">
        <w:rPr>
          <w:rFonts w:ascii="Book Antiqua" w:hAnsi="Book Antiqua"/>
          <w:i/>
          <w:iCs/>
        </w:rPr>
        <w:t>Gastroenterol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9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104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57-63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9098850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038/ajg.2008.4]</w:t>
      </w:r>
    </w:p>
    <w:p w14:paraId="3F579DD5" w14:textId="5329C17F" w:rsidR="00A77B3E" w:rsidRPr="003815E1" w:rsidRDefault="003815E1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hAnsi="Book Antiqua"/>
        </w:rPr>
        <w:t>102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Esteve</w:t>
      </w:r>
      <w:r w:rsidR="00572F43">
        <w:rPr>
          <w:rFonts w:ascii="Book Antiqua" w:hAnsi="Book Antiqua"/>
          <w:b/>
          <w:bCs/>
        </w:rPr>
        <w:t xml:space="preserve"> </w:t>
      </w:r>
      <w:r w:rsidRPr="003815E1">
        <w:rPr>
          <w:rFonts w:ascii="Book Antiqua" w:hAnsi="Book Antiqua"/>
          <w:b/>
          <w:bCs/>
        </w:rPr>
        <w:t>M</w:t>
      </w:r>
      <w:r w:rsidRPr="003815E1">
        <w:rPr>
          <w:rFonts w:ascii="Book Antiqua" w:hAnsi="Book Antiqua"/>
        </w:rPr>
        <w:t>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aro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González-Huix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Suarez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né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M,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Vive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JM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hronic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reactivatio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llowing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fliximab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therap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in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Crohn's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isease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atients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need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for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imary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prophylaxis.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i/>
          <w:iCs/>
        </w:rPr>
        <w:t>Gut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2004;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  <w:b/>
          <w:bCs/>
        </w:rPr>
        <w:t>53</w:t>
      </w:r>
      <w:r w:rsidRPr="003815E1">
        <w:rPr>
          <w:rFonts w:ascii="Book Antiqua" w:hAnsi="Book Antiqua"/>
        </w:rPr>
        <w:t>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363-1365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[PMID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5306601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DOI:</w:t>
      </w:r>
      <w:r w:rsidR="00572F43">
        <w:rPr>
          <w:rFonts w:ascii="Book Antiqua" w:hAnsi="Book Antiqua"/>
        </w:rPr>
        <w:t xml:space="preserve"> </w:t>
      </w:r>
      <w:r w:rsidRPr="003815E1">
        <w:rPr>
          <w:rFonts w:ascii="Book Antiqua" w:hAnsi="Book Antiqua"/>
        </w:rPr>
        <w:t>10.1136/gut.2004.040675]</w:t>
      </w:r>
    </w:p>
    <w:bookmarkEnd w:id="0"/>
    <w:p w14:paraId="1F4EBD23" w14:textId="77777777" w:rsidR="003815E1" w:rsidRPr="003815E1" w:rsidRDefault="003815E1">
      <w:pPr>
        <w:spacing w:line="360" w:lineRule="auto"/>
        <w:jc w:val="both"/>
        <w:rPr>
          <w:rFonts w:ascii="Book Antiqua" w:hAnsi="Book Antiqua"/>
        </w:rPr>
        <w:sectPr w:rsidR="003815E1" w:rsidRPr="003815E1" w:rsidSect="00765DC2">
          <w:pgSz w:w="12240" w:h="15840"/>
          <w:pgMar w:top="1497" w:right="1554" w:bottom="1497" w:left="1554" w:header="720" w:footer="720" w:gutter="0"/>
          <w:cols w:space="720"/>
          <w:docGrid w:linePitch="360"/>
        </w:sectPr>
      </w:pPr>
    </w:p>
    <w:p w14:paraId="2ABAA981" w14:textId="77777777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6057FC5" w14:textId="677E23F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eorgi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xiari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vanthia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ampeli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pyrid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Michopoul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iorgo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ami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a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thi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close.</w:t>
      </w:r>
    </w:p>
    <w:p w14:paraId="2C039477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2063624A" w14:textId="3CCFCFD5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572F4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tic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pen-acces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rticl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a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a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lec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-ho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dito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ul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er-review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xter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viewers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ribu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ccordanc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it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re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ommon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ttributi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Commerci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C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Y-N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.0)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cens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hich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ermit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ther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o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stribute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remix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dapt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uil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p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commercially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licen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ir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erivativ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k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ifferent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erms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vid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origina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work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properl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th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us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s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non-commercial.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See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1FBE682F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66AF887F" w14:textId="15D3B56E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Manuscrip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source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Invite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D13785" w:rsidRPr="003815E1">
        <w:rPr>
          <w:rFonts w:ascii="Book Antiqua" w:eastAsia="Book Antiqua" w:hAnsi="Book Antiqua" w:cs="Book Antiqua"/>
          <w:color w:val="000000"/>
        </w:rPr>
        <w:t>m</w:t>
      </w:r>
      <w:r w:rsidRPr="003815E1">
        <w:rPr>
          <w:rFonts w:ascii="Book Antiqua" w:eastAsia="Book Antiqua" w:hAnsi="Book Antiqua" w:cs="Book Antiqua"/>
          <w:color w:val="000000"/>
        </w:rPr>
        <w:t>anuscript</w:t>
      </w:r>
    </w:p>
    <w:p w14:paraId="77145D87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63550BBC" w14:textId="1B65C181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Peer-review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started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Februa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4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</w:t>
      </w:r>
    </w:p>
    <w:p w14:paraId="50B029B3" w14:textId="6860B7C8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First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decision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pril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19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2021</w:t>
      </w:r>
    </w:p>
    <w:p w14:paraId="113CA247" w14:textId="31666C6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Articl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in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press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D4EAD" w:rsidRPr="001D4EAD">
        <w:rPr>
          <w:rFonts w:ascii="Book Antiqua" w:eastAsia="Book Antiqua" w:hAnsi="Book Antiqua" w:cs="Book Antiqua"/>
          <w:color w:val="000000"/>
        </w:rPr>
        <w:t>May 27, 2021</w:t>
      </w:r>
    </w:p>
    <w:p w14:paraId="5E2A46FF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16F2903D" w14:textId="15CD73C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Specialt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type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astroenterolog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n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="00AC000B" w:rsidRPr="003815E1">
        <w:rPr>
          <w:rFonts w:ascii="Book Antiqua" w:eastAsia="Book Antiqua" w:hAnsi="Book Antiqua" w:cs="Book Antiqua"/>
          <w:color w:val="000000"/>
        </w:rPr>
        <w:t>h</w:t>
      </w:r>
      <w:r w:rsidRPr="003815E1">
        <w:rPr>
          <w:rFonts w:ascii="Book Antiqua" w:eastAsia="Book Antiqua" w:hAnsi="Book Antiqua" w:cs="Book Antiqua"/>
          <w:color w:val="000000"/>
        </w:rPr>
        <w:t>epatology</w:t>
      </w:r>
    </w:p>
    <w:p w14:paraId="72942157" w14:textId="2362971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Country/Territor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of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origin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reece</w:t>
      </w:r>
    </w:p>
    <w:p w14:paraId="37CFF4C0" w14:textId="66A46892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Peer-review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report’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scientific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qualit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FED4430" w14:textId="6460C2C5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815E1">
        <w:rPr>
          <w:rFonts w:ascii="Book Antiqua" w:eastAsia="Book Antiqua" w:hAnsi="Book Antiqua" w:cs="Book Antiqua"/>
          <w:color w:val="000000"/>
        </w:rPr>
        <w:t>A</w:t>
      </w:r>
      <w:proofErr w:type="gramEnd"/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Excellent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A</w:t>
      </w:r>
    </w:p>
    <w:p w14:paraId="0C5DC87F" w14:textId="3AF0A5B9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B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Very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ood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</w:t>
      </w:r>
    </w:p>
    <w:p w14:paraId="04E16890" w14:textId="08FACC9B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Good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</w:t>
      </w:r>
    </w:p>
    <w:p w14:paraId="5675072C" w14:textId="6E34F7DC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Fair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</w:t>
      </w:r>
    </w:p>
    <w:p w14:paraId="62A0F8ED" w14:textId="0947DEC4" w:rsidR="00A77B3E" w:rsidRPr="003815E1" w:rsidRDefault="004F41BD">
      <w:pPr>
        <w:spacing w:line="360" w:lineRule="auto"/>
        <w:jc w:val="both"/>
        <w:rPr>
          <w:rFonts w:ascii="Book Antiqua" w:hAnsi="Book Antiqua"/>
        </w:rPr>
      </w:pPr>
      <w:r w:rsidRPr="003815E1">
        <w:rPr>
          <w:rFonts w:ascii="Book Antiqua" w:eastAsia="Book Antiqua" w:hAnsi="Book Antiqua" w:cs="Book Antiqua"/>
          <w:color w:val="000000"/>
        </w:rPr>
        <w:t>Grad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E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(Poor):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0</w:t>
      </w:r>
    </w:p>
    <w:p w14:paraId="547A830C" w14:textId="77777777" w:rsidR="00A77B3E" w:rsidRPr="003815E1" w:rsidRDefault="00A77B3E">
      <w:pPr>
        <w:spacing w:line="360" w:lineRule="auto"/>
        <w:jc w:val="both"/>
        <w:rPr>
          <w:rFonts w:ascii="Book Antiqua" w:hAnsi="Book Antiqua"/>
        </w:rPr>
      </w:pPr>
    </w:p>
    <w:p w14:paraId="7B025339" w14:textId="4EF2EB6C" w:rsidR="00D27C83" w:rsidRDefault="004F41BD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3815E1">
        <w:rPr>
          <w:rFonts w:ascii="Book Antiqua" w:eastAsia="Book Antiqua" w:hAnsi="Book Antiqua" w:cs="Book Antiqua"/>
          <w:b/>
          <w:color w:val="000000"/>
        </w:rPr>
        <w:t>P-Reviewer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Chen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X,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rbari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DA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S-Editor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Gong</w:t>
      </w:r>
      <w:r w:rsidR="00572F43">
        <w:rPr>
          <w:rFonts w:ascii="Book Antiqua" w:eastAsia="Book Antiqua" w:hAnsi="Book Antiqua" w:cs="Book Antiqua"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color w:val="000000"/>
        </w:rPr>
        <w:t>ZM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L-Editor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D4EAD" w:rsidRPr="001D4EAD">
        <w:rPr>
          <w:rFonts w:ascii="Book Antiqua" w:hAnsi="Book Antiqua" w:cs="Book Antiqua" w:hint="eastAsia"/>
          <w:color w:val="000000"/>
          <w:lang w:eastAsia="zh-CN"/>
        </w:rPr>
        <w:t>A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815E1">
        <w:rPr>
          <w:rFonts w:ascii="Book Antiqua" w:eastAsia="Book Antiqua" w:hAnsi="Book Antiqua" w:cs="Book Antiqua"/>
          <w:b/>
          <w:color w:val="000000"/>
        </w:rPr>
        <w:t>P-Editor: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D4EAD" w:rsidRPr="001D4EAD">
        <w:rPr>
          <w:rFonts w:ascii="Book Antiqua" w:eastAsia="Book Antiqua" w:hAnsi="Book Antiqua" w:cs="Book Antiqua"/>
          <w:color w:val="000000"/>
        </w:rPr>
        <w:t>Yuan YY</w:t>
      </w:r>
    </w:p>
    <w:p w14:paraId="233FB92E" w14:textId="77777777" w:rsidR="00913BA0" w:rsidRDefault="00913BA0" w:rsidP="00472739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913BA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EAFDCC5" w14:textId="766343FD" w:rsidR="00A77B3E" w:rsidRDefault="00472739" w:rsidP="00472739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472739">
        <w:rPr>
          <w:rFonts w:ascii="Book Antiqua" w:eastAsia="Book Antiqua" w:hAnsi="Book Antiqua" w:cs="Book Antiqua"/>
          <w:b/>
          <w:color w:val="000000"/>
        </w:rPr>
        <w:lastRenderedPageBreak/>
        <w:t>Tabl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1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Studie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investigating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hepatiti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B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virus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prevalenc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in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inflammatory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bowel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disease</w:t>
      </w:r>
      <w:r w:rsidR="00572F4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2739">
        <w:rPr>
          <w:rFonts w:ascii="Book Antiqua" w:eastAsia="Book Antiqua" w:hAnsi="Book Antiqua" w:cs="Book Antiqua"/>
          <w:b/>
          <w:color w:val="000000"/>
        </w:rPr>
        <w:t>patients</w:t>
      </w:r>
    </w:p>
    <w:tbl>
      <w:tblPr>
        <w:tblStyle w:val="PlainTable4"/>
        <w:tblW w:w="13050" w:type="dxa"/>
        <w:tblLook w:val="04A0" w:firstRow="1" w:lastRow="0" w:firstColumn="1" w:lastColumn="0" w:noHBand="0" w:noVBand="1"/>
      </w:tblPr>
      <w:tblGrid>
        <w:gridCol w:w="2374"/>
        <w:gridCol w:w="2184"/>
        <w:gridCol w:w="1674"/>
        <w:gridCol w:w="1629"/>
        <w:gridCol w:w="1716"/>
        <w:gridCol w:w="1709"/>
        <w:gridCol w:w="1764"/>
      </w:tblGrid>
      <w:tr w:rsidR="00472739" w:rsidRPr="00472739" w14:paraId="537027FF" w14:textId="77777777" w:rsidTr="00DB52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1BB56136" w14:textId="77777777" w:rsidR="00472739" w:rsidRPr="00472739" w:rsidRDefault="00472739" w:rsidP="00472739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f</w:t>
            </w:r>
            <w:r>
              <w:rPr>
                <w:rFonts w:ascii="Book Antiqua" w:hAnsi="Book Antiqua"/>
              </w:rPr>
              <w:t>.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147AE7B7" w14:textId="411D8775" w:rsidR="00472739" w:rsidRPr="00472739" w:rsidRDefault="00472739" w:rsidP="00853A9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Typ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tudy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7D5F2D">
              <w:rPr>
                <w:rFonts w:ascii="Book Antiqua" w:hAnsi="Book Antiqua" w:hint="eastAsia"/>
                <w:lang w:eastAsia="zh-CN"/>
              </w:rPr>
              <w:t xml:space="preserve"> </w:t>
            </w:r>
            <w:r w:rsidR="00853A93">
              <w:rPr>
                <w:rFonts w:ascii="Book Antiqua" w:hAnsi="Book Antiqua" w:hint="eastAsia"/>
                <w:lang w:eastAsia="zh-CN"/>
              </w:rPr>
              <w:t>C</w:t>
            </w:r>
            <w:r w:rsidRPr="00472739">
              <w:rPr>
                <w:rFonts w:ascii="Book Antiqua" w:hAnsi="Book Antiqua"/>
              </w:rPr>
              <w:t>ountry</w:t>
            </w:r>
          </w:p>
        </w:tc>
        <w:tc>
          <w:tcPr>
            <w:tcW w:w="1674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4A181FA3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Patients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1A8286FC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BsAg-positive</w:t>
            </w:r>
          </w:p>
        </w:tc>
        <w:tc>
          <w:tcPr>
            <w:tcW w:w="1716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1C813210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Anti-HBc-positive</w:t>
            </w:r>
          </w:p>
        </w:tc>
        <w:tc>
          <w:tcPr>
            <w:tcW w:w="1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236A525A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Anti-HBs-positive</w:t>
            </w:r>
          </w:p>
        </w:tc>
        <w:tc>
          <w:tcPr>
            <w:tcW w:w="1764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40E6058F" w14:textId="77777777" w:rsidR="00472739" w:rsidRPr="00472739" w:rsidRDefault="00472739" w:rsidP="0047273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Comments</w:t>
            </w:r>
          </w:p>
        </w:tc>
      </w:tr>
      <w:tr w:rsidR="00DB522E" w:rsidRPr="00472739" w14:paraId="0CCF863F" w14:textId="77777777" w:rsidTr="00DB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10BB54CE" w14:textId="6F850763" w:rsidR="00DB522E" w:rsidRPr="003924D2" w:rsidRDefault="00DB522E" w:rsidP="00A10150">
            <w:pPr>
              <w:spacing w:line="360" w:lineRule="auto"/>
              <w:jc w:val="both"/>
              <w:rPr>
                <w:rFonts w:ascii="Book Antiqua" w:hAnsi="Book Antiqua"/>
                <w:b w:val="0"/>
                <w:lang w:eastAsia="zh-CN"/>
              </w:rPr>
            </w:pPr>
            <w:r w:rsidRPr="003924D2">
              <w:rPr>
                <w:rFonts w:ascii="Book Antiqua" w:hAnsi="Book Antiqua"/>
                <w:b w:val="0"/>
              </w:rPr>
              <w:t>Losurdo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/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&lt;EndNote&gt;&lt;Cite&gt;&lt;Author&gt;Losurdo&lt;/Author&gt;&lt;Year&gt;2020&lt;/Year&gt;&lt;RecNum&gt;23&lt;/RecNum&gt;&lt;DisplayText&gt;&lt;style face="superscript"&gt;[1]&lt;/style&gt;&lt;/DisplayText&gt;&lt;record&gt;&lt;rec-number&gt;23&lt;/rec-number&gt;&lt;foreign-keys&gt;&lt;key app="EN" db-id="250vdzef3xt59pear5ypwxzrs222dtwx5wtr" timestamp="1611869152"&gt;23&lt;/key&gt;&lt;/foreign-keys&gt;&lt;ref-type name="Journal Article"&gt;17&lt;/ref-type&gt;&lt;contributors&gt;&lt;authors&gt;&lt;author&gt;Losurdo, G.&lt;/author&gt;&lt;author&gt;Iannone, A.&lt;/author&gt;&lt;author&gt;Contaldo, A.&lt;/author&gt;&lt;author&gt;Barone, M.&lt;/author&gt;&lt;author&gt;Ierardi, E.&lt;/author&gt;&lt;author&gt;Di Leo, A.&lt;/author&gt;&lt;author&gt;Principi, M.&lt;/author&gt;&lt;/authors&gt;&lt;/contributors&gt;&lt;auth-address&gt;Section of Gastroenterology, Department of Emergency and Organ Transplantation, University &amp;quot;Aldo Moro&amp;quot; of Bari, 70124 Bari, Italy.&amp;#xD;Ph.D. Course in Organs and Tissues Transplantation and Cellular Therapies, Department of Emergency and Organ Transplantation, University &amp;quot;Aldo Moro&amp;quot; of Bari, 70124 Bari, Italy.&lt;/auth-address&gt;&lt;titles&gt;&lt;title&gt;Chronic Viral Hepatitis in a Cohort of Inflammatory Bowel Disease Patients from Southern Italy: A Case-Control Study&lt;/title&gt;&lt;secondary-title&gt;Pathogens&lt;/secondary-title&gt;&lt;/titles&gt;&lt;periodical&gt;&lt;full-title&gt;Pathogens&lt;/full-title&gt;&lt;/periodical&gt;&lt;volume&gt;9&lt;/volume&gt;&lt;number&gt;11&lt;/number&gt;&lt;edition&gt;2020/10/30&lt;/edition&gt;&lt;keywords&gt;&lt;keyword&gt;chronic viral hepatitis&lt;/keyword&gt;&lt;keyword&gt;hepatitis B&lt;/keyword&gt;&lt;keyword&gt;hepatitis C&lt;/keyword&gt;&lt;keyword&gt;inflammatory bowel disease&lt;/keyword&gt;&lt;keyword&gt;liver elastography&lt;/keyword&gt;&lt;/keywords&gt;&lt;dates&gt;&lt;year&gt;2020&lt;/year&gt;&lt;pub-dates&gt;&lt;date&gt;Oct 23&lt;/date&gt;&lt;/pub-dates&gt;&lt;/dates&gt;&lt;isbn&gt;2076-0817 (Print)&amp;#xD;2076-0817&lt;/isbn&gt;&lt;accession-num&gt;33113974&lt;/accession-num&gt;&lt;urls&gt;&lt;/urls&gt;&lt;custom2&gt;PMC7690684&lt;/custom2&gt;&lt;electronic-resource-num&gt;10.3390/pathogens9110870&lt;/electronic-resource-num&gt;&lt;remote-database-provider&gt;NLM&lt;/remote-database-provider&gt;&lt;language&gt;eng&lt;/language&gt;&lt;/record&gt;&lt;/Cite&gt;&lt;/EndNote&gt;</w:instrText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33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20</w:t>
            </w:r>
          </w:p>
        </w:tc>
        <w:tc>
          <w:tcPr>
            <w:tcW w:w="2184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0EBD20B6" w14:textId="24E27A02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ngle-cente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ohort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taly</w:t>
            </w:r>
          </w:p>
        </w:tc>
        <w:tc>
          <w:tcPr>
            <w:tcW w:w="1674" w:type="dxa"/>
            <w:tcBorders>
              <w:top w:val="single" w:sz="4" w:space="0" w:color="auto"/>
            </w:tcBorders>
            <w:shd w:val="clear" w:color="auto" w:fill="CCE8CF" w:themeFill="background1"/>
          </w:tcPr>
          <w:p w14:paraId="46965D38" w14:textId="30141AE3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807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1182FBA6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9%</w:t>
            </w:r>
          </w:p>
        </w:tc>
        <w:tc>
          <w:tcPr>
            <w:tcW w:w="1716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68FCBBA9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7%</w:t>
            </w:r>
          </w:p>
        </w:tc>
        <w:tc>
          <w:tcPr>
            <w:tcW w:w="1709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42B8309D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2F2DD84B" w14:textId="0C89856E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DB522E" w:rsidRPr="00472739" w14:paraId="214ED5CF" w14:textId="77777777" w:rsidTr="00DB522E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625BE07C" w14:textId="77777777" w:rsidR="00DB522E" w:rsidRPr="003924D2" w:rsidRDefault="00DB522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79BFE2F7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5173097A" w14:textId="56CDCBE6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438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vMerge/>
            <w:shd w:val="clear" w:color="auto" w:fill="CCE8CF" w:themeFill="background1"/>
          </w:tcPr>
          <w:p w14:paraId="453F6ECD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vMerge/>
            <w:shd w:val="clear" w:color="auto" w:fill="CCE8CF" w:themeFill="background1"/>
          </w:tcPr>
          <w:p w14:paraId="2D8A9460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386B01EA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7C353C14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DB522E" w:rsidRPr="00472739" w14:paraId="0E2187EB" w14:textId="77777777" w:rsidTr="00DB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686D3A7E" w14:textId="77777777" w:rsidR="00DB522E" w:rsidRPr="003924D2" w:rsidRDefault="00DB522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4169DAE0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14FE9AD2" w14:textId="1098F3CD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69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vMerge/>
            <w:shd w:val="clear" w:color="auto" w:fill="CCE8CF" w:themeFill="background1"/>
          </w:tcPr>
          <w:p w14:paraId="06861CCB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vMerge/>
            <w:shd w:val="clear" w:color="auto" w:fill="CCE8CF" w:themeFill="background1"/>
          </w:tcPr>
          <w:p w14:paraId="620B5B8E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68C43F2F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4BB8DDCB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472739" w:rsidRPr="00472739" w14:paraId="586413DA" w14:textId="77777777" w:rsidTr="004A01EB">
        <w:trPr>
          <w:trHeight w:val="13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CCE8CF" w:themeFill="background1"/>
          </w:tcPr>
          <w:p w14:paraId="105DDFED" w14:textId="5D79534E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  <w:lang w:eastAsia="zh-CN"/>
              </w:rPr>
            </w:pPr>
            <w:r w:rsidRPr="003924D2">
              <w:rPr>
                <w:rFonts w:ascii="Book Antiqua" w:hAnsi="Book Antiqua"/>
                <w:b w:val="0"/>
              </w:rPr>
              <w:t>Fousekis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Gb3VzZWtpczwvQXV0aG9yPjxZZWFyPjIwMTk8L1llYXI+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Gb3VzZWtpczwvQXV0aG9yPjxZZWFyPjIwMTk8L1llYXI+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31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9</w:t>
            </w:r>
          </w:p>
        </w:tc>
        <w:tc>
          <w:tcPr>
            <w:tcW w:w="2184" w:type="dxa"/>
            <w:shd w:val="clear" w:color="auto" w:fill="CCE8CF" w:themeFill="background1"/>
          </w:tcPr>
          <w:p w14:paraId="7C64540C" w14:textId="1F6F64C9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ingle-center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Greece</w:t>
            </w:r>
          </w:p>
        </w:tc>
        <w:tc>
          <w:tcPr>
            <w:tcW w:w="1674" w:type="dxa"/>
            <w:shd w:val="clear" w:color="auto" w:fill="CCE8CF" w:themeFill="background1"/>
          </w:tcPr>
          <w:p w14:paraId="2FF93F1B" w14:textId="20834CDB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60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07F6B445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.3%</w:t>
            </w:r>
          </w:p>
        </w:tc>
        <w:tc>
          <w:tcPr>
            <w:tcW w:w="1716" w:type="dxa"/>
            <w:shd w:val="clear" w:color="auto" w:fill="CCE8CF" w:themeFill="background1"/>
          </w:tcPr>
          <w:p w14:paraId="1E6E7D28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3.4%</w:t>
            </w:r>
          </w:p>
        </w:tc>
        <w:tc>
          <w:tcPr>
            <w:tcW w:w="1709" w:type="dxa"/>
            <w:shd w:val="clear" w:color="auto" w:fill="CCE8CF" w:themeFill="background1"/>
          </w:tcPr>
          <w:p w14:paraId="0FC422F4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2.4%</w:t>
            </w:r>
          </w:p>
        </w:tc>
        <w:tc>
          <w:tcPr>
            <w:tcW w:w="1764" w:type="dxa"/>
            <w:shd w:val="clear" w:color="auto" w:fill="CCE8CF" w:themeFill="background1"/>
          </w:tcPr>
          <w:p w14:paraId="727D9FB0" w14:textId="50E13F81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DB522E" w:rsidRPr="00472739" w14:paraId="61C66BCA" w14:textId="77777777" w:rsidTr="00DB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125A8836" w14:textId="06B56D5F" w:rsidR="00DB522E" w:rsidRPr="003924D2" w:rsidRDefault="00DB522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Silva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TaWx2YTwvQXV0aG9yPjxZZWFyPjIwMTk8L1llYXI+PFJl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TaWx2YTwvQXV0aG9yPjxZZWFyPjIwMTk8L1llYXI+PFJl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94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9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3FB88BD4" w14:textId="0F7A467E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Cross-sectional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Brazil</w:t>
            </w:r>
          </w:p>
        </w:tc>
        <w:tc>
          <w:tcPr>
            <w:tcW w:w="1674" w:type="dxa"/>
            <w:shd w:val="clear" w:color="auto" w:fill="CCE8CF" w:themeFill="background1"/>
          </w:tcPr>
          <w:p w14:paraId="4FB8DA28" w14:textId="7906B195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306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vMerge w:val="restart"/>
            <w:shd w:val="clear" w:color="auto" w:fill="CCE8CF" w:themeFill="background1"/>
          </w:tcPr>
          <w:p w14:paraId="01961F34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7%</w:t>
            </w:r>
          </w:p>
        </w:tc>
        <w:tc>
          <w:tcPr>
            <w:tcW w:w="1716" w:type="dxa"/>
            <w:vMerge w:val="restart"/>
            <w:shd w:val="clear" w:color="auto" w:fill="CCE8CF" w:themeFill="background1"/>
          </w:tcPr>
          <w:p w14:paraId="7737CC3A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 w:val="restart"/>
            <w:shd w:val="clear" w:color="auto" w:fill="CCE8CF" w:themeFill="background1"/>
          </w:tcPr>
          <w:p w14:paraId="32A2D212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2B61CB71" w14:textId="7C1CA6E9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DB522E" w:rsidRPr="00472739" w14:paraId="59A5C8A1" w14:textId="77777777" w:rsidTr="004A01EB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0E3B4299" w14:textId="77777777" w:rsidR="00DB522E" w:rsidRPr="003924D2" w:rsidRDefault="00DB522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12769152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69B1B0EE" w14:textId="59B111DA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65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vMerge/>
            <w:shd w:val="clear" w:color="auto" w:fill="CCE8CF" w:themeFill="background1"/>
          </w:tcPr>
          <w:p w14:paraId="60DD98DD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vMerge/>
            <w:shd w:val="clear" w:color="auto" w:fill="CCE8CF" w:themeFill="background1"/>
          </w:tcPr>
          <w:p w14:paraId="303E4089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5F3E90F9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7E4C8C0D" w14:textId="77777777" w:rsidR="00DB522E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DB522E" w:rsidRPr="00472739" w14:paraId="2C83FCC0" w14:textId="77777777" w:rsidTr="004A01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480EB6B5" w14:textId="77777777" w:rsidR="00DB522E" w:rsidRPr="003924D2" w:rsidRDefault="00DB522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77841F02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22A68717" w14:textId="6DDD3116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41CD</w:t>
            </w:r>
          </w:p>
        </w:tc>
        <w:tc>
          <w:tcPr>
            <w:tcW w:w="1629" w:type="dxa"/>
            <w:vMerge/>
            <w:shd w:val="clear" w:color="auto" w:fill="CCE8CF" w:themeFill="background1"/>
          </w:tcPr>
          <w:p w14:paraId="69993E77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vMerge/>
            <w:shd w:val="clear" w:color="auto" w:fill="CCE8CF" w:themeFill="background1"/>
          </w:tcPr>
          <w:p w14:paraId="36FE5584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56236D36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28219CAA" w14:textId="77777777" w:rsidR="00DB522E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31470E" w:rsidRPr="00472739" w14:paraId="00D8A5FD" w14:textId="77777777" w:rsidTr="0031470E">
        <w:trPr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14221800" w14:textId="59309155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Chou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/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&lt;EndNote&gt;&lt;Cite&gt;&lt;Author&gt;Chou&lt;/Author&gt;&lt;Year&gt;2019&lt;/Year&gt;&lt;RecNum&gt;89&lt;/RecNum&gt;&lt;DisplayText&gt;&lt;style face="superscript"&gt;[4]&lt;/style&gt;&lt;/DisplayText&gt;&lt;record&gt;&lt;rec-number&gt;89&lt;/rec-number&gt;&lt;foreign-keys&gt;&lt;key app="EN" db-id="250vdzef3xt59pear5ypwxzrs222dtwx5wtr" timestamp="1611944875"&gt;89&lt;/key&gt;&lt;/foreign-keys&gt;&lt;ref-type name="Journal Article"&gt;17&lt;/ref-type&gt;&lt;contributors&gt;&lt;authors&gt;&lt;author&gt;Chou, J. W.&lt;/author&gt;&lt;author&gt;Lai, H. C.&lt;/author&gt;&lt;author&gt;Chang, C. H.&lt;/author&gt;&lt;author&gt;Cheng, K. S.&lt;/author&gt;&lt;author&gt;Feng, C. L.&lt;/author&gt;&lt;author&gt;Chen, T. W.&lt;/author&gt;&lt;/authors&gt;&lt;/contributors&gt;&lt;auth-address&gt;School of Medicine, China Medical University, Taichung, Taiwan.&amp;#xD;Division of Gastroenterology and Hepatology, Department of Internal Medicine, China Medical University Hospital, Taichung, Taiwan.&amp;#xD;Taiwan Society of Inflammatory Bowel Disease, Taichung, Taiwan.&amp;#xD;Taiwan Association for the Study of Small Intestinal Diseases, Taoyuan, Taiwan.&amp;#xD;Department of Chinese Medicine, China Medical University Hospital, Taichung, Taiwan.&amp;#xD;Department of Pathology, China Medical University Hospital, Taichung, Taiwan.&lt;/auth-address&gt;&lt;titles&gt;&lt;title&gt;Epidemiology and Clinical Outcomes of Inflammatory Bowel Disease: A Hospital-Based Study in Central Taiwan&lt;/title&gt;&lt;secondary-title&gt;Gastroenterol Res Pract&lt;/secondary-title&gt;&lt;/titles&gt;&lt;periodical&gt;&lt;full-title&gt;Gastroenterol Res Pract&lt;/full-title&gt;&lt;/periodical&gt;&lt;pages&gt;4175923&lt;/pages&gt;&lt;volume&gt;2019&lt;/volume&gt;&lt;edition&gt;2019/07/18&lt;/edition&gt;&lt;dates&gt;&lt;year&gt;2019&lt;/year&gt;&lt;/dates&gt;&lt;isbn&gt;1687-6121 (Print)&amp;#xD;1687-6121&lt;/isbn&gt;&lt;accession-num&gt;31312216&lt;/accession-num&gt;&lt;urls&gt;&lt;/urls&gt;&lt;custom2&gt;PMC6595318&lt;/custom2&gt;&lt;electronic-resource-num&gt;10.1155/2019/4175923&lt;/electronic-resource-num&gt;&lt;remote-database-provider&gt;NLM&lt;/remote-database-provider&gt;&lt;language&gt;eng&lt;/language&gt;&lt;/record&gt;&lt;/Cite&gt;&lt;/EndNote&gt;</w:instrText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95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9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7AFF75E3" w14:textId="60EF1096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aiwan</w:t>
            </w:r>
          </w:p>
        </w:tc>
        <w:tc>
          <w:tcPr>
            <w:tcW w:w="1674" w:type="dxa"/>
            <w:shd w:val="clear" w:color="auto" w:fill="CCE8CF" w:themeFill="background1"/>
          </w:tcPr>
          <w:p w14:paraId="61221109" w14:textId="7A300031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90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vMerge w:val="restart"/>
            <w:shd w:val="clear" w:color="auto" w:fill="CCE8CF" w:themeFill="background1"/>
          </w:tcPr>
          <w:p w14:paraId="72F47D7A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3.3%</w:t>
            </w:r>
          </w:p>
        </w:tc>
        <w:tc>
          <w:tcPr>
            <w:tcW w:w="1716" w:type="dxa"/>
            <w:vMerge w:val="restart"/>
            <w:shd w:val="clear" w:color="auto" w:fill="CCE8CF" w:themeFill="background1"/>
          </w:tcPr>
          <w:p w14:paraId="287EB126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 w:val="restart"/>
            <w:shd w:val="clear" w:color="auto" w:fill="CCE8CF" w:themeFill="background1"/>
          </w:tcPr>
          <w:p w14:paraId="1F5ED426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13FD8B60" w14:textId="26B2F986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HBsAg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</w:tr>
      <w:tr w:rsidR="0031470E" w:rsidRPr="00472739" w14:paraId="40C27388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5BDE9EC4" w14:textId="77777777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067DB97F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2041F87B" w14:textId="41B28F4B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80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vMerge/>
            <w:shd w:val="clear" w:color="auto" w:fill="CCE8CF" w:themeFill="background1"/>
          </w:tcPr>
          <w:p w14:paraId="1DE65B21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vMerge/>
            <w:shd w:val="clear" w:color="auto" w:fill="CCE8CF" w:themeFill="background1"/>
          </w:tcPr>
          <w:p w14:paraId="2942CFAA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03257BF6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50113F9E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31470E" w:rsidRPr="00472739" w14:paraId="571BA248" w14:textId="77777777" w:rsidTr="00472739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7ED6FECC" w14:textId="77777777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18F9C283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40A7CC5E" w14:textId="786B268B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10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vMerge/>
            <w:shd w:val="clear" w:color="auto" w:fill="CCE8CF" w:themeFill="background1"/>
          </w:tcPr>
          <w:p w14:paraId="00581582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vMerge/>
            <w:shd w:val="clear" w:color="auto" w:fill="CCE8CF" w:themeFill="background1"/>
          </w:tcPr>
          <w:p w14:paraId="4E3DCA28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338147A3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01A5F7AF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31470E" w:rsidRPr="00472739" w14:paraId="5BB800C5" w14:textId="77777777" w:rsidTr="003147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126492A9" w14:textId="42FFFA6A" w:rsidR="0031470E" w:rsidRPr="003924D2" w:rsidRDefault="0031470E" w:rsidP="0079305A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Yeo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ZZW88L0F1dGhvcj48WWVhcj4yMDE4PC9ZZWFyPjxSZWNO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ZZW88L0F1dGhvcj48WWVhcj4yMDE4PC9ZZWFyPjxSZWNO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96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8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3C720EE0" w14:textId="6E320FF1" w:rsidR="0031470E" w:rsidRPr="00472739" w:rsidRDefault="0031470E" w:rsidP="00853A9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Prospective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ohort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Korea</w:t>
            </w:r>
          </w:p>
        </w:tc>
        <w:tc>
          <w:tcPr>
            <w:tcW w:w="1674" w:type="dxa"/>
            <w:shd w:val="clear" w:color="auto" w:fill="CCE8CF" w:themeFill="background1"/>
          </w:tcPr>
          <w:p w14:paraId="49324294" w14:textId="40DA495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210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vMerge w:val="restart"/>
            <w:shd w:val="clear" w:color="auto" w:fill="CCE8CF" w:themeFill="background1"/>
          </w:tcPr>
          <w:p w14:paraId="283103B4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.8%</w:t>
            </w:r>
          </w:p>
        </w:tc>
        <w:tc>
          <w:tcPr>
            <w:tcW w:w="1716" w:type="dxa"/>
            <w:vMerge w:val="restart"/>
            <w:shd w:val="clear" w:color="auto" w:fill="CCE8CF" w:themeFill="background1"/>
          </w:tcPr>
          <w:p w14:paraId="7B67E55B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6.2%</w:t>
            </w:r>
          </w:p>
        </w:tc>
        <w:tc>
          <w:tcPr>
            <w:tcW w:w="1709" w:type="dxa"/>
            <w:vMerge w:val="restart"/>
            <w:shd w:val="clear" w:color="auto" w:fill="CCE8CF" w:themeFill="background1"/>
          </w:tcPr>
          <w:p w14:paraId="5BD6D383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6A766971" w14:textId="7F6713CB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Treatment-naïve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31470E" w:rsidRPr="00472739" w14:paraId="6226E4D4" w14:textId="77777777" w:rsidTr="00472739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6A832EF2" w14:textId="77777777" w:rsidR="0031470E" w:rsidRPr="003924D2" w:rsidRDefault="0031470E" w:rsidP="0079305A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45ACE2AA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14806B0D" w14:textId="472DBDE1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09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vMerge/>
            <w:shd w:val="clear" w:color="auto" w:fill="CCE8CF" w:themeFill="background1"/>
          </w:tcPr>
          <w:p w14:paraId="1D979CA7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vMerge/>
            <w:shd w:val="clear" w:color="auto" w:fill="CCE8CF" w:themeFill="background1"/>
          </w:tcPr>
          <w:p w14:paraId="5C617EB8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234740B2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7F89BD0F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31470E" w:rsidRPr="00472739" w14:paraId="43FE0D22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092586F0" w14:textId="77777777" w:rsidR="0031470E" w:rsidRPr="003924D2" w:rsidRDefault="0031470E" w:rsidP="0079305A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7FB66A91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14234486" w14:textId="5342DD39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01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vMerge/>
            <w:shd w:val="clear" w:color="auto" w:fill="CCE8CF" w:themeFill="background1"/>
          </w:tcPr>
          <w:p w14:paraId="2808884C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16" w:type="dxa"/>
            <w:vMerge/>
            <w:shd w:val="clear" w:color="auto" w:fill="CCE8CF" w:themeFill="background1"/>
          </w:tcPr>
          <w:p w14:paraId="6A618740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3A8E9291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0A99A93C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31470E" w:rsidRPr="00472739" w14:paraId="6D5DAA97" w14:textId="77777777" w:rsidTr="0031470E">
        <w:trPr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3D0274E9" w14:textId="272059F5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Chen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VuPC9BdXRob3I+PFllYXI+MjAxNzwvWWVhcj48UmVj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VuPC9BdXRob3I+PFllYXI+MjAxNzwvWWVhcj48UmVj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35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7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224BE557" w14:textId="119A75A2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hina</w:t>
            </w:r>
          </w:p>
        </w:tc>
        <w:tc>
          <w:tcPr>
            <w:tcW w:w="1674" w:type="dxa"/>
            <w:shd w:val="clear" w:color="auto" w:fill="CCE8CF" w:themeFill="background1"/>
          </w:tcPr>
          <w:p w14:paraId="32F87D82" w14:textId="5187F171" w:rsidR="0031470E" w:rsidRPr="00472739" w:rsidRDefault="0031470E" w:rsidP="0031470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980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1925F5DF" w14:textId="6CC6D238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7.9%</w:t>
            </w:r>
          </w:p>
        </w:tc>
        <w:tc>
          <w:tcPr>
            <w:tcW w:w="1716" w:type="dxa"/>
            <w:shd w:val="clear" w:color="auto" w:fill="CCE8CF" w:themeFill="background1"/>
          </w:tcPr>
          <w:p w14:paraId="51EDE9B0" w14:textId="38FA1365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41.2%</w:t>
            </w:r>
          </w:p>
        </w:tc>
        <w:tc>
          <w:tcPr>
            <w:tcW w:w="1709" w:type="dxa"/>
            <w:shd w:val="clear" w:color="auto" w:fill="CCE8CF" w:themeFill="background1"/>
          </w:tcPr>
          <w:p w14:paraId="572BB25C" w14:textId="227BA7F4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46.6%</w:t>
            </w: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426665D6" w14:textId="4D8D3C32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Highe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lastRenderedPageBreak/>
              <w:t>HBsAg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</w:tr>
      <w:tr w:rsidR="0031470E" w:rsidRPr="00472739" w14:paraId="0D5CBFA3" w14:textId="77777777" w:rsidTr="004A01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262C2F12" w14:textId="77777777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08168B73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63F0804F" w14:textId="732AF1B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334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CCE8CF" w:themeFill="background1"/>
          </w:tcPr>
          <w:p w14:paraId="1C77461F" w14:textId="5578E1BD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8.1%</w:t>
            </w:r>
          </w:p>
        </w:tc>
        <w:tc>
          <w:tcPr>
            <w:tcW w:w="1716" w:type="dxa"/>
            <w:shd w:val="clear" w:color="auto" w:fill="CCE8CF" w:themeFill="background1"/>
          </w:tcPr>
          <w:p w14:paraId="26C9CA90" w14:textId="2684E504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2.7%</w:t>
            </w:r>
          </w:p>
        </w:tc>
        <w:tc>
          <w:tcPr>
            <w:tcW w:w="1709" w:type="dxa"/>
            <w:shd w:val="clear" w:color="auto" w:fill="CCE8CF" w:themeFill="background1"/>
          </w:tcPr>
          <w:p w14:paraId="266CABBD" w14:textId="4C88D903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8.8%</w:t>
            </w:r>
          </w:p>
        </w:tc>
        <w:tc>
          <w:tcPr>
            <w:tcW w:w="1764" w:type="dxa"/>
            <w:vMerge/>
            <w:shd w:val="clear" w:color="auto" w:fill="CCE8CF" w:themeFill="background1"/>
          </w:tcPr>
          <w:p w14:paraId="320538B1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31470E" w:rsidRPr="00472739" w14:paraId="7586B6D8" w14:textId="77777777" w:rsidTr="004A01EB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3A3081D1" w14:textId="77777777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71F11234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48544894" w14:textId="6D276710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646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647140FC" w14:textId="130F8548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7%</w:t>
            </w:r>
          </w:p>
        </w:tc>
        <w:tc>
          <w:tcPr>
            <w:tcW w:w="1716" w:type="dxa"/>
            <w:shd w:val="clear" w:color="auto" w:fill="CCE8CF" w:themeFill="background1"/>
          </w:tcPr>
          <w:p w14:paraId="67D700FA" w14:textId="05827A24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5.3%</w:t>
            </w:r>
          </w:p>
        </w:tc>
        <w:tc>
          <w:tcPr>
            <w:tcW w:w="1709" w:type="dxa"/>
            <w:shd w:val="clear" w:color="auto" w:fill="CCE8CF" w:themeFill="background1"/>
          </w:tcPr>
          <w:p w14:paraId="3E4D5335" w14:textId="48C43D1B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5.5%</w:t>
            </w:r>
          </w:p>
        </w:tc>
        <w:tc>
          <w:tcPr>
            <w:tcW w:w="1764" w:type="dxa"/>
            <w:vMerge/>
            <w:shd w:val="clear" w:color="auto" w:fill="CCE8CF" w:themeFill="background1"/>
          </w:tcPr>
          <w:p w14:paraId="377DF0AC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31470E" w:rsidRPr="00472739" w14:paraId="5099BE83" w14:textId="77777777" w:rsidTr="003147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3D66599E" w14:textId="243C7BFA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  <w:lang w:eastAsia="zh-CN"/>
              </w:rPr>
            </w:pPr>
            <w:r w:rsidRPr="003924D2">
              <w:rPr>
                <w:rFonts w:ascii="Book Antiqua" w:hAnsi="Book Antiqua"/>
                <w:b w:val="0"/>
              </w:rPr>
              <w:lastRenderedPageBreak/>
              <w:t>Harsh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/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&lt;EndNote&gt;&lt;Cite&gt;&lt;Author&gt;Harsh&lt;/Author&gt;&lt;Year&gt;2017&lt;/Year&gt;&lt;RecNum&gt;80&lt;/RecNum&gt;&lt;DisplayText&gt;&lt;style face="superscript"&gt;[7]&lt;/style&gt;&lt;/DisplayText&gt;&lt;record&gt;&lt;rec-number&gt;80&lt;/rec-number&gt;&lt;foreign-keys&gt;&lt;key app="EN" db-id="250vdzef3xt59pear5ypwxzrs222dtwx5wtr" timestamp="1611880572"&gt;80&lt;/key&gt;&lt;/foreign-keys&gt;&lt;ref-type name="Journal Article"&gt;17&lt;/ref-type&gt;&lt;contributors&gt;&lt;authors&gt;&lt;author&gt;Harsh, P.&lt;/author&gt;&lt;author&gt;Gupta, V.&lt;/author&gt;&lt;author&gt;Kedia, S.&lt;/author&gt;&lt;author&gt;Bopanna, S.&lt;/author&gt;&lt;author&gt;Pilli, S.&lt;/author&gt;&lt;author&gt;Surendernath,&lt;/author&gt;&lt;author&gt;Makharia, G. K.&lt;/author&gt;&lt;author&gt;Ahuja, V.&lt;/author&gt;&lt;/authors&gt;&lt;/contributors&gt;&lt;auth-address&gt;Department of Molecular and Cell Biology, University of Illinois at Urbana-Champaign, Champaign, IL, USA.&amp;#xD;Department of Gastroenterology, All India Institute of Medical Sciences, New Delhi, India.&lt;/auth-address&gt;&lt;titles&gt;&lt;title&gt;Prevalence of hepatitis B, hepatitis C and human immunodeficiency viral infections in patients with inflammatory bowel disease in north India&lt;/title&gt;&lt;secondary-title&gt;Intest Res&lt;/secondary-title&gt;&lt;/titles&gt;&lt;periodical&gt;&lt;full-title&gt;Intest Res&lt;/full-title&gt;&lt;/periodical&gt;&lt;pages&gt;97-102&lt;/pages&gt;&lt;volume&gt;15&lt;/volume&gt;&lt;number&gt;1&lt;/number&gt;&lt;edition&gt;2017/02/28&lt;/edition&gt;&lt;keywords&gt;&lt;keyword&gt;Colitis, ulcerative&lt;/keyword&gt;&lt;keyword&gt;Crohn disease&lt;/keyword&gt;&lt;keyword&gt;Hepatitis B&lt;/keyword&gt;&lt;keyword&gt;Hepatitis C&lt;/keyword&gt;&lt;keyword&gt;Inflammatory bowel disease&lt;/keyword&gt;&lt;/keywords&gt;&lt;dates&gt;&lt;year&gt;2017&lt;/year&gt;&lt;pub-dates&gt;&lt;date&gt;Jan&lt;/date&gt;&lt;/pub-dates&gt;&lt;/dates&gt;&lt;isbn&gt;1598-9100 (Print)&amp;#xD;1598-9100&lt;/isbn&gt;&lt;accession-num&gt;28239319&lt;/accession-num&gt;&lt;urls&gt;&lt;/urls&gt;&lt;custom2&gt;PMC5323314&lt;/custom2&gt;&lt;electronic-resource-num&gt;10.5217/ir.2017.15.1.97&lt;/electronic-resource-num&gt;&lt;remote-database-provider&gt;NLM&lt;/remote-database-provider&gt;&lt;language&gt;eng&lt;/language&gt;&lt;/record&gt;&lt;/Cite&gt;&lt;/EndNote&gt;</w:instrText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34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7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1A88D87E" w14:textId="6D9F7CAC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dia</w:t>
            </w:r>
          </w:p>
        </w:tc>
        <w:tc>
          <w:tcPr>
            <w:tcW w:w="1674" w:type="dxa"/>
            <w:shd w:val="clear" w:color="auto" w:fill="CCE8CF" w:themeFill="background1"/>
          </w:tcPr>
          <w:p w14:paraId="044886A8" w14:textId="50ADE659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908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73C5927A" w14:textId="6F454D28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2.4%</w:t>
            </w:r>
          </w:p>
        </w:tc>
        <w:tc>
          <w:tcPr>
            <w:tcW w:w="1716" w:type="dxa"/>
            <w:vMerge w:val="restart"/>
            <w:shd w:val="clear" w:color="auto" w:fill="CCE8CF" w:themeFill="background1"/>
          </w:tcPr>
          <w:p w14:paraId="7D914B53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</w:p>
        </w:tc>
        <w:tc>
          <w:tcPr>
            <w:tcW w:w="1709" w:type="dxa"/>
            <w:vMerge w:val="restart"/>
            <w:shd w:val="clear" w:color="auto" w:fill="CCE8CF" w:themeFill="background1"/>
          </w:tcPr>
          <w:p w14:paraId="4A03BCD7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0C707088" w14:textId="2A87F370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31470E" w:rsidRPr="00472739" w14:paraId="74B1A16A" w14:textId="77777777" w:rsidTr="00472739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4FEDBB91" w14:textId="77777777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6E4178CC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60C4231E" w14:textId="69437706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81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CCE8CF" w:themeFill="background1"/>
          </w:tcPr>
          <w:p w14:paraId="5F841D39" w14:textId="617F64A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2%</w:t>
            </w:r>
          </w:p>
        </w:tc>
        <w:tc>
          <w:tcPr>
            <w:tcW w:w="1716" w:type="dxa"/>
            <w:vMerge/>
            <w:shd w:val="clear" w:color="auto" w:fill="CCE8CF" w:themeFill="background1"/>
          </w:tcPr>
          <w:p w14:paraId="6A62000D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4CA8E596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067C96CB" w14:textId="77777777" w:rsidR="0031470E" w:rsidRPr="00472739" w:rsidRDefault="0031470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31470E" w:rsidRPr="00472739" w14:paraId="128A0D6B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5D8A5E23" w14:textId="77777777" w:rsidR="0031470E" w:rsidRPr="003924D2" w:rsidRDefault="0031470E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204A3D82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5B266111" w14:textId="1EDC085B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27CD</w:t>
            </w:r>
          </w:p>
        </w:tc>
        <w:tc>
          <w:tcPr>
            <w:tcW w:w="1629" w:type="dxa"/>
            <w:shd w:val="clear" w:color="auto" w:fill="CCE8CF" w:themeFill="background1"/>
          </w:tcPr>
          <w:p w14:paraId="6A66B5E5" w14:textId="488DA032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8%</w:t>
            </w:r>
          </w:p>
        </w:tc>
        <w:tc>
          <w:tcPr>
            <w:tcW w:w="1716" w:type="dxa"/>
            <w:vMerge/>
            <w:shd w:val="clear" w:color="auto" w:fill="CCE8CF" w:themeFill="background1"/>
          </w:tcPr>
          <w:p w14:paraId="015D018A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6810BB76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64F47DC6" w14:textId="77777777" w:rsidR="0031470E" w:rsidRPr="00472739" w:rsidRDefault="0031470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472739" w:rsidRPr="00472739" w14:paraId="1697F9D2" w14:textId="77777777" w:rsidTr="004A01EB">
        <w:trPr>
          <w:trHeight w:val="1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CCE8CF" w:themeFill="background1"/>
          </w:tcPr>
          <w:p w14:paraId="352E8EC4" w14:textId="3F6CEB94" w:rsidR="00472739" w:rsidRPr="003924D2" w:rsidRDefault="00472739" w:rsidP="00A10150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Waszczuk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XYXN6Y3p1azwvQXV0aG9yPjxZZWFyPjIwMTY8L1llYXI+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XYXN6Y3p1azwvQXV0aG9yPjxZZWFyPjIwMTY8L1llYXI+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32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6</w:t>
            </w:r>
          </w:p>
        </w:tc>
        <w:tc>
          <w:tcPr>
            <w:tcW w:w="2184" w:type="dxa"/>
            <w:shd w:val="clear" w:color="auto" w:fill="CCE8CF" w:themeFill="background1"/>
          </w:tcPr>
          <w:p w14:paraId="5627D39D" w14:textId="1A7ED4DD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P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ross-sectional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oland</w:t>
            </w:r>
          </w:p>
        </w:tc>
        <w:tc>
          <w:tcPr>
            <w:tcW w:w="1674" w:type="dxa"/>
            <w:shd w:val="clear" w:color="auto" w:fill="CCE8CF" w:themeFill="background1"/>
          </w:tcPr>
          <w:p w14:paraId="50EE02C7" w14:textId="62380469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47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55ED76D7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</w:p>
        </w:tc>
        <w:tc>
          <w:tcPr>
            <w:tcW w:w="1716" w:type="dxa"/>
            <w:shd w:val="clear" w:color="auto" w:fill="CCE8CF" w:themeFill="background1"/>
          </w:tcPr>
          <w:p w14:paraId="11F4FB30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4.3%</w:t>
            </w:r>
          </w:p>
        </w:tc>
        <w:tc>
          <w:tcPr>
            <w:tcW w:w="1709" w:type="dxa"/>
            <w:shd w:val="clear" w:color="auto" w:fill="CCE8CF" w:themeFill="background1"/>
          </w:tcPr>
          <w:p w14:paraId="7E55152F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CCE8CF" w:themeFill="background1"/>
          </w:tcPr>
          <w:p w14:paraId="211AA77C" w14:textId="145BEDE9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72739" w:rsidRPr="00472739" w14:paraId="2448E51E" w14:textId="77777777" w:rsidTr="004A01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CCE8CF" w:themeFill="background1"/>
          </w:tcPr>
          <w:p w14:paraId="5F57A27D" w14:textId="2BEC4C19" w:rsidR="00472739" w:rsidRPr="003924D2" w:rsidRDefault="00472739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Chan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FuPC9BdXRob3I+PFllYXI+MjAxNjwvWWVhcj48UmVj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FuPC9BdXRob3I+PFllYXI+MjAxNjwvWWVhcj48UmVj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9</w:t>
            </w:r>
            <w:r w:rsidR="00A10150">
              <w:rPr>
                <w:rFonts w:ascii="Book Antiqua" w:hAnsi="Book Antiqua"/>
                <w:b w:val="0"/>
                <w:vertAlign w:val="superscript"/>
                <w:lang w:val="el-GR"/>
              </w:rPr>
              <w:t>7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A10150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6</w:t>
            </w:r>
          </w:p>
        </w:tc>
        <w:tc>
          <w:tcPr>
            <w:tcW w:w="2184" w:type="dxa"/>
            <w:shd w:val="clear" w:color="auto" w:fill="CCE8CF" w:themeFill="background1"/>
          </w:tcPr>
          <w:p w14:paraId="11E1FE41" w14:textId="0EB8D7DD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ohort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hina</w:t>
            </w:r>
          </w:p>
        </w:tc>
        <w:tc>
          <w:tcPr>
            <w:tcW w:w="1674" w:type="dxa"/>
            <w:shd w:val="clear" w:color="auto" w:fill="CCE8CF" w:themeFill="background1"/>
          </w:tcPr>
          <w:p w14:paraId="25E3B418" w14:textId="49F2E105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06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2B80C434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.7%</w:t>
            </w:r>
          </w:p>
        </w:tc>
        <w:tc>
          <w:tcPr>
            <w:tcW w:w="1716" w:type="dxa"/>
            <w:shd w:val="clear" w:color="auto" w:fill="CCE8CF" w:themeFill="background1"/>
          </w:tcPr>
          <w:p w14:paraId="05F3BD4F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CCE8CF" w:themeFill="background1"/>
          </w:tcPr>
          <w:p w14:paraId="72B23EF0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CCE8CF" w:themeFill="background1"/>
          </w:tcPr>
          <w:p w14:paraId="3B2562B7" w14:textId="427D02CB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A01EB" w:rsidRPr="00472739" w14:paraId="7D04162A" w14:textId="77777777" w:rsidTr="004A01EB">
        <w:trPr>
          <w:trHeight w:val="6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1B8A7330" w14:textId="13450653" w:rsidR="004A01EB" w:rsidRPr="003924D2" w:rsidRDefault="004A01EB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He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/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&lt;EndNote&gt;&lt;Cite&gt;&lt;Author&gt;He&lt;/Author&gt;&lt;Year&gt;2015&lt;/Year&gt;&lt;RecNum&gt;92&lt;/RecNum&gt;&lt;DisplayText&gt;&lt;style face="superscript"&gt;[10]&lt;/style&gt;&lt;/DisplayText&gt;&lt;record&gt;&lt;rec-number&gt;92&lt;/rec-number&gt;&lt;foreign-keys&gt;&lt;key app="EN" db-id="250vdzef3xt59pear5ypwxzrs222dtwx5wtr" timestamp="1611945392"&gt;92&lt;/key&gt;&lt;/foreign-keys&gt;&lt;ref-type name="Journal Article"&gt;17&lt;/ref-type&gt;&lt;contributors&gt;&lt;authors&gt;&lt;author&gt;He, Y.&lt;/author&gt;&lt;author&gt;Xu, P.&lt;/author&gt;&lt;author&gt;Chen, Y.&lt;/author&gt;&lt;author&gt;Yang, R.&lt;/author&gt;&lt;author&gt;Chen, B.&lt;/author&gt;&lt;author&gt;Zeng, Z.&lt;/author&gt;&lt;author&gt;Chen, M.&lt;/author&gt;&lt;/authors&gt;&lt;/contributors&gt;&lt;auth-address&gt;Department of Gastroenterology, The First Affiliated Hospital of Sun Yat-Sen University Guangzhou, P.R. China.&lt;/auth-address&gt;&lt;titles&gt;&lt;title&gt;Prevalence and influences of hepatitis B virus infection on inflammatory bowel disease: a retrospective study in southern China&lt;/title&gt;&lt;secondary-title&gt;Int J Clin Exp Med&lt;/secondary-title&gt;&lt;/titles&gt;&lt;periodical&gt;&lt;full-title&gt;Int J Clin Exp Med&lt;/full-title&gt;&lt;/periodical&gt;&lt;pages&gt;8078-85&lt;/pages&gt;&lt;volume&gt;8&lt;/volume&gt;&lt;number&gt;5&lt;/number&gt;&lt;edition&gt;2015/07/30&lt;/edition&gt;&lt;keywords&gt;&lt;keyword&gt;Crohn’s disease&lt;/keyword&gt;&lt;keyword&gt;Hepatitis B virus infection&lt;/keyword&gt;&lt;keyword&gt;inflammatory bowel disease&lt;/keyword&gt;&lt;keyword&gt;ulcerative colitis&lt;/keyword&gt;&lt;/keywords&gt;&lt;dates&gt;&lt;year&gt;2015&lt;/year&gt;&lt;/dates&gt;&lt;isbn&gt;1940-5901 (Print)&amp;#xD;1940-5901&lt;/isbn&gt;&lt;accession-num&gt;26221373&lt;/accession-num&gt;&lt;urls&gt;&lt;/urls&gt;&lt;custom2&gt;PMC4509318&lt;/custom2&gt;&lt;remote-database-provider&gt;NLM&lt;/remote-database-provider&gt;&lt;language&gt;eng&lt;/language&gt;&lt;/record&gt;&lt;/Cite&gt;&lt;/EndNote&gt;</w:instrText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98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5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2971B043" w14:textId="643DE7E4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hina</w:t>
            </w:r>
          </w:p>
        </w:tc>
        <w:tc>
          <w:tcPr>
            <w:tcW w:w="1674" w:type="dxa"/>
            <w:shd w:val="clear" w:color="auto" w:fill="CCE8CF" w:themeFill="background1"/>
          </w:tcPr>
          <w:p w14:paraId="1D8A4743" w14:textId="67F38478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449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14FD9A24" w14:textId="0BBCFB54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3.6%</w:t>
            </w:r>
          </w:p>
        </w:tc>
        <w:tc>
          <w:tcPr>
            <w:tcW w:w="1716" w:type="dxa"/>
            <w:shd w:val="clear" w:color="auto" w:fill="CCE8CF" w:themeFill="background1"/>
          </w:tcPr>
          <w:p w14:paraId="3EE07B0E" w14:textId="60335402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25.4%</w:t>
            </w:r>
          </w:p>
        </w:tc>
        <w:tc>
          <w:tcPr>
            <w:tcW w:w="1709" w:type="dxa"/>
            <w:shd w:val="clear" w:color="auto" w:fill="CCE8CF" w:themeFill="background1"/>
          </w:tcPr>
          <w:p w14:paraId="06FB62DE" w14:textId="0AE0CC54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31.2%</w:t>
            </w: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750C8981" w14:textId="57505856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A01EB" w:rsidRPr="00472739" w14:paraId="5BB0AAFF" w14:textId="77777777" w:rsidTr="004A01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02CB32EF" w14:textId="77777777" w:rsidR="004A01EB" w:rsidRPr="003924D2" w:rsidRDefault="004A01EB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486DB1AC" w14:textId="77777777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3345EBD4" w14:textId="49FC1D0E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26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CCE8CF" w:themeFill="background1"/>
          </w:tcPr>
          <w:p w14:paraId="1C74F46B" w14:textId="5CDFAB56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6.8%</w:t>
            </w:r>
          </w:p>
        </w:tc>
        <w:tc>
          <w:tcPr>
            <w:tcW w:w="1716" w:type="dxa"/>
            <w:shd w:val="clear" w:color="auto" w:fill="CCE8CF" w:themeFill="background1"/>
          </w:tcPr>
          <w:p w14:paraId="4DD15C86" w14:textId="5A6B4498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0.1%</w:t>
            </w:r>
          </w:p>
        </w:tc>
        <w:tc>
          <w:tcPr>
            <w:tcW w:w="1709" w:type="dxa"/>
            <w:shd w:val="clear" w:color="auto" w:fill="CCE8CF" w:themeFill="background1"/>
          </w:tcPr>
          <w:p w14:paraId="73D76E99" w14:textId="0EB68389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4.3%</w:t>
            </w:r>
          </w:p>
        </w:tc>
        <w:tc>
          <w:tcPr>
            <w:tcW w:w="1764" w:type="dxa"/>
            <w:vMerge/>
            <w:shd w:val="clear" w:color="auto" w:fill="CCE8CF" w:themeFill="background1"/>
          </w:tcPr>
          <w:p w14:paraId="2ABACF55" w14:textId="77777777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472739" w:rsidRPr="00472739" w14:paraId="723F0D0A" w14:textId="77777777" w:rsidTr="00472739">
        <w:trPr>
          <w:trHeight w:val="19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CCE8CF" w:themeFill="background1"/>
          </w:tcPr>
          <w:p w14:paraId="20D356A6" w14:textId="69135504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Ben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Musa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CZW4gTXVzYTwvQXV0aG9yPjxZZWFyPjIwMTQ8L1llYXI+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CZW4gTXVzYTwvQXV0aG9yPjxZZWFyPjIwMTQ8L1llYXI+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47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4</w:t>
            </w:r>
          </w:p>
        </w:tc>
        <w:tc>
          <w:tcPr>
            <w:tcW w:w="2184" w:type="dxa"/>
            <w:shd w:val="clear" w:color="auto" w:fill="CCE8CF" w:themeFill="background1"/>
          </w:tcPr>
          <w:p w14:paraId="066B0527" w14:textId="35F5EEEB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bservational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C1786F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472739">
              <w:rPr>
                <w:rFonts w:ascii="Book Antiqua" w:hAnsi="Book Antiqua"/>
              </w:rPr>
              <w:t>United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tates</w:t>
            </w:r>
          </w:p>
        </w:tc>
        <w:tc>
          <w:tcPr>
            <w:tcW w:w="1674" w:type="dxa"/>
            <w:shd w:val="clear" w:color="auto" w:fill="CCE8CF" w:themeFill="background1"/>
          </w:tcPr>
          <w:p w14:paraId="52B1687B" w14:textId="182B1798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50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7B02232D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.8%</w:t>
            </w:r>
          </w:p>
        </w:tc>
        <w:tc>
          <w:tcPr>
            <w:tcW w:w="1716" w:type="dxa"/>
            <w:shd w:val="clear" w:color="auto" w:fill="CCE8CF" w:themeFill="background1"/>
          </w:tcPr>
          <w:p w14:paraId="1C0C7627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.2%</w:t>
            </w:r>
          </w:p>
        </w:tc>
        <w:tc>
          <w:tcPr>
            <w:tcW w:w="1709" w:type="dxa"/>
            <w:shd w:val="clear" w:color="auto" w:fill="CCE8CF" w:themeFill="background1"/>
          </w:tcPr>
          <w:p w14:paraId="251D72F0" w14:textId="7777777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CCE8CF" w:themeFill="background1"/>
          </w:tcPr>
          <w:p w14:paraId="75CF2093" w14:textId="56F623D1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 w:rsidR="00FD644F">
              <w:rPr>
                <w:rFonts w:ascii="Book Antiqua" w:hAnsi="Book Antiqua" w:hint="eastAsia"/>
                <w:lang w:eastAsia="zh-CN"/>
              </w:rPr>
              <w:t xml:space="preserve"> </w:t>
            </w:r>
          </w:p>
          <w:p w14:paraId="26219ADE" w14:textId="2F904EB7" w:rsidR="00472739" w:rsidRPr="00472739" w:rsidRDefault="00472739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(</w:t>
            </w:r>
            <w:proofErr w:type="gramStart"/>
            <w:r w:rsidRPr="00472739">
              <w:rPr>
                <w:rFonts w:ascii="Book Antiqua" w:hAnsi="Book Antiqua"/>
              </w:rPr>
              <w:t>screening</w:t>
            </w:r>
            <w:proofErr w:type="gramEnd"/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at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51%)</w:t>
            </w:r>
          </w:p>
        </w:tc>
      </w:tr>
      <w:tr w:rsidR="00472739" w:rsidRPr="00472739" w14:paraId="43C7933E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CCE8CF" w:themeFill="background1"/>
          </w:tcPr>
          <w:p w14:paraId="77E42307" w14:textId="3595D9D6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Huang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IdWFuZzwvQXV0aG9yPjxZZWFyPjIwMTQ8L1llYXI+PFJl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IdWFuZzwvQXV0aG9yPjxZZWFyPjIwMTQ8L1llYXI+PFJl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99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4</w:t>
            </w:r>
          </w:p>
        </w:tc>
        <w:tc>
          <w:tcPr>
            <w:tcW w:w="2184" w:type="dxa"/>
            <w:shd w:val="clear" w:color="auto" w:fill="CCE8CF" w:themeFill="background1"/>
          </w:tcPr>
          <w:p w14:paraId="0620C10D" w14:textId="36DB8616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hina</w:t>
            </w:r>
          </w:p>
        </w:tc>
        <w:tc>
          <w:tcPr>
            <w:tcW w:w="1674" w:type="dxa"/>
            <w:shd w:val="clear" w:color="auto" w:fill="CCE8CF" w:themeFill="background1"/>
          </w:tcPr>
          <w:p w14:paraId="319ACCCA" w14:textId="63F3B3C8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14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1AAF3CA6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.5%</w:t>
            </w:r>
          </w:p>
        </w:tc>
        <w:tc>
          <w:tcPr>
            <w:tcW w:w="1716" w:type="dxa"/>
            <w:shd w:val="clear" w:color="auto" w:fill="CCE8CF" w:themeFill="background1"/>
          </w:tcPr>
          <w:p w14:paraId="4FB668EC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0.6%</w:t>
            </w:r>
          </w:p>
        </w:tc>
        <w:tc>
          <w:tcPr>
            <w:tcW w:w="1709" w:type="dxa"/>
            <w:shd w:val="clear" w:color="auto" w:fill="CCE8CF" w:themeFill="background1"/>
          </w:tcPr>
          <w:p w14:paraId="23E3FD8D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1.6%</w:t>
            </w:r>
          </w:p>
        </w:tc>
        <w:tc>
          <w:tcPr>
            <w:tcW w:w="1764" w:type="dxa"/>
            <w:shd w:val="clear" w:color="auto" w:fill="CCE8CF" w:themeFill="background1"/>
          </w:tcPr>
          <w:p w14:paraId="7C82DF90" w14:textId="34141F10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lastRenderedPageBreak/>
              <w:t>HBsAg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atients</w:t>
            </w:r>
          </w:p>
        </w:tc>
      </w:tr>
      <w:tr w:rsidR="002E7EC1" w:rsidRPr="00472739" w14:paraId="2660CA66" w14:textId="77777777" w:rsidTr="002E7EC1">
        <w:trPr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5A689C25" w14:textId="50966ABA" w:rsidR="002E7EC1" w:rsidRPr="003924D2" w:rsidRDefault="002E7EC1" w:rsidP="00472739">
            <w:pPr>
              <w:spacing w:line="360" w:lineRule="auto"/>
              <w:jc w:val="both"/>
              <w:rPr>
                <w:rFonts w:ascii="Book Antiqua" w:hAnsi="Book Antiqua"/>
                <w:b w:val="0"/>
                <w:lang w:eastAsia="zh-CN"/>
              </w:rPr>
            </w:pPr>
            <w:r w:rsidRPr="003924D2">
              <w:rPr>
                <w:rFonts w:ascii="Book Antiqua" w:hAnsi="Book Antiqua"/>
                <w:b w:val="0"/>
              </w:rPr>
              <w:lastRenderedPageBreak/>
              <w:t>Kim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LaW08L0F1dGhvcj48WWVhcj4yMDE0PC9ZZWFyPjxSZWNO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LaW08L0F1dGhvcj48WWVhcj4yMDE0PC9ZZWFyPjxSZWNO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3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7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4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7A3B237C" w14:textId="1EB3D63B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Observational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Korea</w:t>
            </w:r>
          </w:p>
        </w:tc>
        <w:tc>
          <w:tcPr>
            <w:tcW w:w="1674" w:type="dxa"/>
            <w:shd w:val="clear" w:color="auto" w:fill="CCE8CF" w:themeFill="background1"/>
          </w:tcPr>
          <w:p w14:paraId="1E9FD327" w14:textId="4871726E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513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4F5D7554" w14:textId="4B138F68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3.7%</w:t>
            </w:r>
          </w:p>
        </w:tc>
        <w:tc>
          <w:tcPr>
            <w:tcW w:w="1716" w:type="dxa"/>
            <w:vMerge w:val="restart"/>
            <w:shd w:val="clear" w:color="auto" w:fill="CCE8CF" w:themeFill="background1"/>
          </w:tcPr>
          <w:p w14:paraId="4F6AF746" w14:textId="77777777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 w:val="restart"/>
            <w:shd w:val="clear" w:color="auto" w:fill="CCE8CF" w:themeFill="background1"/>
          </w:tcPr>
          <w:p w14:paraId="559D1783" w14:textId="77777777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069BE9B0" w14:textId="032D7279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2E7EC1" w:rsidRPr="00472739" w14:paraId="0E31FEA6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685711AF" w14:textId="77777777" w:rsidR="002E7EC1" w:rsidRPr="003924D2" w:rsidRDefault="002E7EC1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6F4E4641" w14:textId="77777777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28EA2A18" w14:textId="2235ACBF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41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3A5DA593" w14:textId="4D081B7E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.1%</w:t>
            </w:r>
          </w:p>
        </w:tc>
        <w:tc>
          <w:tcPr>
            <w:tcW w:w="1716" w:type="dxa"/>
            <w:vMerge/>
            <w:shd w:val="clear" w:color="auto" w:fill="CCE8CF" w:themeFill="background1"/>
          </w:tcPr>
          <w:p w14:paraId="35A5BD7D" w14:textId="77777777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32632A05" w14:textId="77777777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214FD1D8" w14:textId="77777777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2E7EC1" w:rsidRPr="00472739" w14:paraId="1946B36E" w14:textId="77777777" w:rsidTr="00472739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2F02DC1B" w14:textId="77777777" w:rsidR="002E7EC1" w:rsidRPr="003924D2" w:rsidRDefault="002E7EC1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1BC2BB52" w14:textId="77777777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18990585" w14:textId="380F2F75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72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CCE8CF" w:themeFill="background1"/>
          </w:tcPr>
          <w:p w14:paraId="417572CB" w14:textId="62F8539A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.3%</w:t>
            </w:r>
          </w:p>
        </w:tc>
        <w:tc>
          <w:tcPr>
            <w:tcW w:w="1716" w:type="dxa"/>
            <w:vMerge/>
            <w:shd w:val="clear" w:color="auto" w:fill="CCE8CF" w:themeFill="background1"/>
          </w:tcPr>
          <w:p w14:paraId="51C1A76B" w14:textId="77777777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0D408D44" w14:textId="77777777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00781192" w14:textId="77777777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472739" w:rsidRPr="00472739" w14:paraId="76699E90" w14:textId="77777777" w:rsidTr="004727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CCE8CF" w:themeFill="background1"/>
          </w:tcPr>
          <w:p w14:paraId="6A416D24" w14:textId="1FC88CF7" w:rsidR="00472739" w:rsidRPr="003924D2" w:rsidRDefault="00472739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Papa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QYXBhPC9BdXRob3I+PFllYXI+MjAxMzwvWWVhcj48UmVj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QYXBhPC9BdXRob3I+PFllYXI+MjAxMzwvWWVhcj48UmVj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4B65E8">
              <w:rPr>
                <w:rFonts w:ascii="Book Antiqua" w:hAnsi="Book Antiqua"/>
                <w:b w:val="0"/>
                <w:vertAlign w:val="superscript"/>
                <w:lang w:val="el-GR"/>
              </w:rPr>
              <w:t>28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4B65E8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3</w:t>
            </w:r>
          </w:p>
        </w:tc>
        <w:tc>
          <w:tcPr>
            <w:tcW w:w="2184" w:type="dxa"/>
            <w:shd w:val="clear" w:color="auto" w:fill="CCE8CF" w:themeFill="background1"/>
          </w:tcPr>
          <w:p w14:paraId="6B04DFDB" w14:textId="742E5FE9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Prospective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taly</w:t>
            </w:r>
          </w:p>
        </w:tc>
        <w:tc>
          <w:tcPr>
            <w:tcW w:w="1674" w:type="dxa"/>
            <w:shd w:val="clear" w:color="auto" w:fill="CCE8CF" w:themeFill="background1"/>
          </w:tcPr>
          <w:p w14:paraId="350CD656" w14:textId="5CB25B31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301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48876BCC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3%</w:t>
            </w:r>
          </w:p>
        </w:tc>
        <w:tc>
          <w:tcPr>
            <w:tcW w:w="1716" w:type="dxa"/>
            <w:shd w:val="clear" w:color="auto" w:fill="CCE8CF" w:themeFill="background1"/>
          </w:tcPr>
          <w:p w14:paraId="0E3F40B0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3%</w:t>
            </w:r>
          </w:p>
        </w:tc>
        <w:tc>
          <w:tcPr>
            <w:tcW w:w="1709" w:type="dxa"/>
            <w:shd w:val="clear" w:color="auto" w:fill="CCE8CF" w:themeFill="background1"/>
          </w:tcPr>
          <w:p w14:paraId="2BA14FAB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CCE8CF" w:themeFill="background1"/>
          </w:tcPr>
          <w:p w14:paraId="667A21A5" w14:textId="759987D0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A01EB" w:rsidRPr="00472739" w14:paraId="1559AEDC" w14:textId="77777777" w:rsidTr="004A01EB">
        <w:trPr>
          <w:trHeight w:val="5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4CF50288" w14:textId="006A6642" w:rsidR="004A01EB" w:rsidRPr="003924D2" w:rsidRDefault="004A01EB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Park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QYXJrPC9BdXRob3I+PFllYXI+MjAxMjwvWWVhcj48UmVj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QYXJrPC9BdXRob3I+PFllYXI+MjAxMjwvWWVhcj48UmVj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93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2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6E6EFDEF" w14:textId="32225C9D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Korea</w:t>
            </w:r>
          </w:p>
        </w:tc>
        <w:tc>
          <w:tcPr>
            <w:tcW w:w="1674" w:type="dxa"/>
            <w:shd w:val="clear" w:color="auto" w:fill="CCE8CF" w:themeFill="background1"/>
          </w:tcPr>
          <w:p w14:paraId="43785518" w14:textId="55CDE650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4153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0C4FEC0E" w14:textId="1986A0FE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4.1%</w:t>
            </w:r>
          </w:p>
        </w:tc>
        <w:tc>
          <w:tcPr>
            <w:tcW w:w="1716" w:type="dxa"/>
            <w:vMerge w:val="restart"/>
            <w:shd w:val="clear" w:color="auto" w:fill="CCE8CF" w:themeFill="background1"/>
          </w:tcPr>
          <w:p w14:paraId="711F9D77" w14:textId="77777777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 w:val="restart"/>
            <w:shd w:val="clear" w:color="auto" w:fill="CCE8CF" w:themeFill="background1"/>
          </w:tcPr>
          <w:p w14:paraId="64E8C9E7" w14:textId="77777777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51967D81" w14:textId="4FBFEDCF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4A01EB" w:rsidRPr="00472739" w14:paraId="7D95DE51" w14:textId="77777777" w:rsidTr="004A01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345C9428" w14:textId="77777777" w:rsidR="004A01EB" w:rsidRPr="003924D2" w:rsidRDefault="004A01EB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5EAC9CD1" w14:textId="77777777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1F08F969" w14:textId="13699D8D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521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3654F1CF" w14:textId="5CDAFA9A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3.6%</w:t>
            </w:r>
          </w:p>
        </w:tc>
        <w:tc>
          <w:tcPr>
            <w:tcW w:w="1716" w:type="dxa"/>
            <w:vMerge/>
            <w:shd w:val="clear" w:color="auto" w:fill="CCE8CF" w:themeFill="background1"/>
          </w:tcPr>
          <w:p w14:paraId="73CD62AB" w14:textId="77777777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294F3D79" w14:textId="77777777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5FF60E77" w14:textId="77777777" w:rsidR="004A01EB" w:rsidRPr="00472739" w:rsidRDefault="004A01EB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4A01EB" w:rsidRPr="00472739" w14:paraId="3CD0D391" w14:textId="77777777" w:rsidTr="004A01EB">
        <w:trPr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797EC9A0" w14:textId="77777777" w:rsidR="004A01EB" w:rsidRPr="003924D2" w:rsidRDefault="004A01EB" w:rsidP="00472739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1009F73D" w14:textId="77777777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695E993A" w14:textId="3B825E54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728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CCE8CF" w:themeFill="background1"/>
          </w:tcPr>
          <w:p w14:paraId="6D293D81" w14:textId="63B107D7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.6%</w:t>
            </w:r>
          </w:p>
        </w:tc>
        <w:tc>
          <w:tcPr>
            <w:tcW w:w="1716" w:type="dxa"/>
            <w:vMerge/>
            <w:shd w:val="clear" w:color="auto" w:fill="CCE8CF" w:themeFill="background1"/>
          </w:tcPr>
          <w:p w14:paraId="62296C3B" w14:textId="77777777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vMerge/>
            <w:shd w:val="clear" w:color="auto" w:fill="CCE8CF" w:themeFill="background1"/>
          </w:tcPr>
          <w:p w14:paraId="6A2A02B3" w14:textId="77777777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68B6831D" w14:textId="77777777" w:rsidR="004A01EB" w:rsidRPr="00472739" w:rsidRDefault="004A01EB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472739" w:rsidRPr="00472739" w14:paraId="65186C28" w14:textId="77777777" w:rsidTr="002E7EC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CCE8CF" w:themeFill="background1"/>
          </w:tcPr>
          <w:p w14:paraId="2C95DE1A" w14:textId="7A0CDCB4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Katsanos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LYXRzYW5vczwvQXV0aG9yPjxZZWFyPjIwMTA8L1llYXI+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LYXRzYW5vczwvQXV0aG9yPjxZZWFyPjIwMTA8L1llYXI+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30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10</w:t>
            </w:r>
          </w:p>
        </w:tc>
        <w:tc>
          <w:tcPr>
            <w:tcW w:w="2184" w:type="dxa"/>
            <w:shd w:val="clear" w:color="auto" w:fill="CCE8CF" w:themeFill="background1"/>
          </w:tcPr>
          <w:p w14:paraId="0C765D6C" w14:textId="6B47CD52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Retrospective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Greece</w:t>
            </w:r>
          </w:p>
        </w:tc>
        <w:tc>
          <w:tcPr>
            <w:tcW w:w="1674" w:type="dxa"/>
            <w:shd w:val="clear" w:color="auto" w:fill="CCE8CF" w:themeFill="background1"/>
          </w:tcPr>
          <w:p w14:paraId="33EAA0C6" w14:textId="727C2583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482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4B2689AC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3%</w:t>
            </w:r>
          </w:p>
        </w:tc>
        <w:tc>
          <w:tcPr>
            <w:tcW w:w="1716" w:type="dxa"/>
            <w:shd w:val="clear" w:color="auto" w:fill="CCE8CF" w:themeFill="background1"/>
          </w:tcPr>
          <w:p w14:paraId="207C58BD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CCE8CF" w:themeFill="background1"/>
          </w:tcPr>
          <w:p w14:paraId="5D65088D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CCE8CF" w:themeFill="background1"/>
          </w:tcPr>
          <w:p w14:paraId="0805E46A" w14:textId="169042EE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0D45C0" w:rsidRPr="00472739" w14:paraId="1C80ADE1" w14:textId="77777777" w:rsidTr="000D45C0">
        <w:trPr>
          <w:trHeight w:val="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74FA1677" w14:textId="3DA5D1E6" w:rsidR="000D45C0" w:rsidRPr="003924D2" w:rsidRDefault="000D45C0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Chevaux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V2YXV4PC9BdXRob3I+PFllYXI+MjAxMDwvWWVhcj48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DaGV2YXV4PC9BdXRob3I+PFllYXI+MjAxMDwvWWVhcj48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100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10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393CCE90" w14:textId="3C9CBE45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ospital-based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France</w:t>
            </w:r>
          </w:p>
        </w:tc>
        <w:tc>
          <w:tcPr>
            <w:tcW w:w="1674" w:type="dxa"/>
            <w:shd w:val="clear" w:color="auto" w:fill="CCE8CF" w:themeFill="background1"/>
          </w:tcPr>
          <w:p w14:paraId="78358B84" w14:textId="09FB5744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315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525EFA01" w14:textId="46C3E346" w:rsidR="000D45C0" w:rsidRPr="00472739" w:rsidRDefault="000D45C0" w:rsidP="000D45C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</w:p>
        </w:tc>
        <w:tc>
          <w:tcPr>
            <w:tcW w:w="1716" w:type="dxa"/>
            <w:shd w:val="clear" w:color="auto" w:fill="CCE8CF" w:themeFill="background1"/>
          </w:tcPr>
          <w:p w14:paraId="14435D66" w14:textId="144311A3" w:rsidR="000D45C0" w:rsidRPr="00472739" w:rsidRDefault="000D45C0" w:rsidP="000D45C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</w:p>
        </w:tc>
        <w:tc>
          <w:tcPr>
            <w:tcW w:w="1709" w:type="dxa"/>
            <w:shd w:val="clear" w:color="auto" w:fill="CCE8CF" w:themeFill="background1"/>
          </w:tcPr>
          <w:p w14:paraId="15C71023" w14:textId="19971DFB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48.9%</w:t>
            </w: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10C2CEB5" w14:textId="18E5AFF3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0D45C0" w:rsidRPr="00472739" w14:paraId="75FEDE70" w14:textId="77777777" w:rsidTr="004A01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619A54A1" w14:textId="77777777" w:rsidR="000D45C0" w:rsidRPr="003924D2" w:rsidRDefault="000D45C0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78AD9208" w14:textId="77777777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35C82C2D" w14:textId="534E9D74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52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5B538A25" w14:textId="276CF246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0.8%</w:t>
            </w:r>
          </w:p>
        </w:tc>
        <w:tc>
          <w:tcPr>
            <w:tcW w:w="1716" w:type="dxa"/>
            <w:shd w:val="clear" w:color="auto" w:fill="CCE8CF" w:themeFill="background1"/>
          </w:tcPr>
          <w:p w14:paraId="2EE79871" w14:textId="0A4F834E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2.8%</w:t>
            </w:r>
          </w:p>
        </w:tc>
        <w:tc>
          <w:tcPr>
            <w:tcW w:w="1709" w:type="dxa"/>
            <w:shd w:val="clear" w:color="auto" w:fill="CCE8CF" w:themeFill="background1"/>
          </w:tcPr>
          <w:p w14:paraId="05CFE937" w14:textId="77777777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1432A55F" w14:textId="77777777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0D45C0" w:rsidRPr="00472739" w14:paraId="4FCA3669" w14:textId="77777777" w:rsidTr="004A01EB">
        <w:trPr>
          <w:trHeight w:val="4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4DA85FFB" w14:textId="77777777" w:rsidR="000D45C0" w:rsidRPr="003924D2" w:rsidRDefault="000D45C0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4F76EC3C" w14:textId="77777777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2051A1A6" w14:textId="6E5DCCAA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63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CCE8CF" w:themeFill="background1"/>
          </w:tcPr>
          <w:p w14:paraId="76B32DB3" w14:textId="63F2C1AE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.6%</w:t>
            </w:r>
          </w:p>
        </w:tc>
        <w:tc>
          <w:tcPr>
            <w:tcW w:w="1716" w:type="dxa"/>
            <w:shd w:val="clear" w:color="auto" w:fill="CCE8CF" w:themeFill="background1"/>
          </w:tcPr>
          <w:p w14:paraId="52ED2868" w14:textId="6C0857CE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.6%</w:t>
            </w:r>
          </w:p>
        </w:tc>
        <w:tc>
          <w:tcPr>
            <w:tcW w:w="1709" w:type="dxa"/>
            <w:shd w:val="clear" w:color="auto" w:fill="CCE8CF" w:themeFill="background1"/>
          </w:tcPr>
          <w:p w14:paraId="6F340BB3" w14:textId="77777777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3AB1BDC6" w14:textId="77777777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B105FF" w:rsidRPr="00472739" w14:paraId="757C1702" w14:textId="77777777" w:rsidTr="00B105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0F9B4617" w14:textId="3E20C345" w:rsidR="00B105FF" w:rsidRPr="003924D2" w:rsidRDefault="00B105FF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Loras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Mb3JhczwvQXV0aG9yPjxZZWFyPjIwMDk8L1llYXI+PFJl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Mb3JhczwvQXV0aG9yPjxZZWFyPjIwMDk8L1llYXI+PFJl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1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01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09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52DCA06B" w14:textId="643C4417" w:rsidR="00B105FF" w:rsidRPr="00472739" w:rsidRDefault="00B105FF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Multicente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Hospital-based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Spain</w:t>
            </w:r>
          </w:p>
        </w:tc>
        <w:tc>
          <w:tcPr>
            <w:tcW w:w="1674" w:type="dxa"/>
            <w:shd w:val="clear" w:color="auto" w:fill="CCE8CF" w:themeFill="background1"/>
          </w:tcPr>
          <w:p w14:paraId="3C93E874" w14:textId="3F0D56C3" w:rsidR="00B105FF" w:rsidRPr="00472739" w:rsidRDefault="00B105FF" w:rsidP="00DB52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2076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  <w:tc>
          <w:tcPr>
            <w:tcW w:w="1629" w:type="dxa"/>
            <w:shd w:val="clear" w:color="auto" w:fill="CCE8CF" w:themeFill="background1"/>
          </w:tcPr>
          <w:p w14:paraId="1CE98653" w14:textId="7B58F536" w:rsidR="00B105FF" w:rsidRPr="00472739" w:rsidRDefault="00B105FF" w:rsidP="00DB52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</w:p>
        </w:tc>
        <w:tc>
          <w:tcPr>
            <w:tcW w:w="1716" w:type="dxa"/>
            <w:shd w:val="clear" w:color="auto" w:fill="CCE8CF" w:themeFill="background1"/>
          </w:tcPr>
          <w:p w14:paraId="3681224F" w14:textId="0D8AD3BD" w:rsidR="00B105FF" w:rsidRPr="00472739" w:rsidRDefault="00B105FF" w:rsidP="00DB522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</w:p>
        </w:tc>
        <w:tc>
          <w:tcPr>
            <w:tcW w:w="1709" w:type="dxa"/>
            <w:shd w:val="clear" w:color="auto" w:fill="CCE8CF" w:themeFill="background1"/>
          </w:tcPr>
          <w:p w14:paraId="36C1D453" w14:textId="34ED1D2F" w:rsidR="00B105FF" w:rsidRPr="00472739" w:rsidRDefault="00B105FF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44FB3DBB" w14:textId="2FDEBAFD" w:rsidR="00B105FF" w:rsidRPr="00472739" w:rsidRDefault="00B105FF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imila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regional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</w:p>
        </w:tc>
      </w:tr>
      <w:tr w:rsidR="00B105FF" w:rsidRPr="00472739" w14:paraId="0F1C3594" w14:textId="77777777" w:rsidTr="000D45C0">
        <w:trPr>
          <w:trHeight w:val="2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44E651B1" w14:textId="77777777" w:rsidR="00B105FF" w:rsidRPr="003924D2" w:rsidRDefault="00B105FF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52D8BFF4" w14:textId="77777777" w:rsidR="00B105FF" w:rsidRPr="00472739" w:rsidRDefault="00B105FF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6048C682" w14:textId="7DC641AF" w:rsidR="00B105FF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128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62F46562" w14:textId="0F1EB6A7" w:rsidR="00B105FF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0.6%</w:t>
            </w:r>
          </w:p>
        </w:tc>
        <w:tc>
          <w:tcPr>
            <w:tcW w:w="1716" w:type="dxa"/>
            <w:shd w:val="clear" w:color="auto" w:fill="CCE8CF" w:themeFill="background1"/>
          </w:tcPr>
          <w:p w14:paraId="54E2399E" w14:textId="687322E0" w:rsidR="00B105FF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7.1%</w:t>
            </w:r>
          </w:p>
        </w:tc>
        <w:tc>
          <w:tcPr>
            <w:tcW w:w="1709" w:type="dxa"/>
            <w:shd w:val="clear" w:color="auto" w:fill="CCE8CF" w:themeFill="background1"/>
          </w:tcPr>
          <w:p w14:paraId="05C93426" w14:textId="2138E553" w:rsidR="00B105FF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7%</w:t>
            </w:r>
          </w:p>
        </w:tc>
        <w:tc>
          <w:tcPr>
            <w:tcW w:w="1764" w:type="dxa"/>
            <w:vMerge/>
            <w:shd w:val="clear" w:color="auto" w:fill="CCE8CF" w:themeFill="background1"/>
          </w:tcPr>
          <w:p w14:paraId="12E24FCD" w14:textId="77777777" w:rsidR="00B105FF" w:rsidRPr="00472739" w:rsidRDefault="00B105FF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B105FF" w:rsidRPr="00472739" w14:paraId="15E95A32" w14:textId="77777777" w:rsidTr="00385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48403AE5" w14:textId="77777777" w:rsidR="00B105FF" w:rsidRPr="003924D2" w:rsidRDefault="00B105FF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63202BA5" w14:textId="77777777" w:rsidR="00B105FF" w:rsidRPr="00472739" w:rsidRDefault="00B105FF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64374B94" w14:textId="39D2E0BE" w:rsidR="00B105FF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928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CCE8CF" w:themeFill="background1"/>
          </w:tcPr>
          <w:p w14:paraId="385B6986" w14:textId="2851E2B6" w:rsidR="00B105FF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0.8%</w:t>
            </w:r>
          </w:p>
        </w:tc>
        <w:tc>
          <w:tcPr>
            <w:tcW w:w="1716" w:type="dxa"/>
            <w:shd w:val="clear" w:color="auto" w:fill="CCE8CF" w:themeFill="background1"/>
          </w:tcPr>
          <w:p w14:paraId="25EBFDB7" w14:textId="240DE583" w:rsidR="00B105FF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8%</w:t>
            </w:r>
          </w:p>
        </w:tc>
        <w:tc>
          <w:tcPr>
            <w:tcW w:w="1709" w:type="dxa"/>
            <w:shd w:val="clear" w:color="auto" w:fill="CCE8CF" w:themeFill="background1"/>
          </w:tcPr>
          <w:p w14:paraId="69712C9F" w14:textId="1EC26ACF" w:rsidR="00B105FF" w:rsidRPr="00472739" w:rsidRDefault="00DB522E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4.9%</w:t>
            </w:r>
          </w:p>
        </w:tc>
        <w:tc>
          <w:tcPr>
            <w:tcW w:w="1764" w:type="dxa"/>
            <w:vMerge/>
            <w:shd w:val="clear" w:color="auto" w:fill="CCE8CF" w:themeFill="background1"/>
          </w:tcPr>
          <w:p w14:paraId="35C9B31E" w14:textId="77777777" w:rsidR="00B105FF" w:rsidRPr="00472739" w:rsidRDefault="00B105FF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B105FF" w:rsidRPr="00472739" w14:paraId="3F720540" w14:textId="77777777" w:rsidTr="003853D4">
        <w:trPr>
          <w:trHeight w:val="4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3435F0E7" w14:textId="77777777" w:rsidR="00B105FF" w:rsidRPr="003924D2" w:rsidRDefault="00B105FF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1467A55D" w14:textId="77777777" w:rsidR="00B105FF" w:rsidRPr="00472739" w:rsidRDefault="00B105FF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673F9349" w14:textId="0AA50FAA" w:rsidR="00B105FF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0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C</w:t>
            </w:r>
          </w:p>
        </w:tc>
        <w:tc>
          <w:tcPr>
            <w:tcW w:w="1629" w:type="dxa"/>
            <w:shd w:val="clear" w:color="auto" w:fill="CCE8CF" w:themeFill="background1"/>
          </w:tcPr>
          <w:p w14:paraId="0D0241B2" w14:textId="1EC41F91" w:rsidR="00B105FF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</w:t>
            </w:r>
          </w:p>
        </w:tc>
        <w:tc>
          <w:tcPr>
            <w:tcW w:w="1716" w:type="dxa"/>
            <w:shd w:val="clear" w:color="auto" w:fill="CCE8CF" w:themeFill="background1"/>
          </w:tcPr>
          <w:p w14:paraId="2A9F0BE7" w14:textId="21E9B887" w:rsidR="00B105FF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.3%</w:t>
            </w:r>
          </w:p>
        </w:tc>
        <w:tc>
          <w:tcPr>
            <w:tcW w:w="1709" w:type="dxa"/>
            <w:shd w:val="clear" w:color="auto" w:fill="CCE8CF" w:themeFill="background1"/>
          </w:tcPr>
          <w:p w14:paraId="32986646" w14:textId="078555CA" w:rsidR="00B105FF" w:rsidRPr="00472739" w:rsidRDefault="00DB522E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7.6%</w:t>
            </w:r>
          </w:p>
        </w:tc>
        <w:tc>
          <w:tcPr>
            <w:tcW w:w="1764" w:type="dxa"/>
            <w:vMerge/>
            <w:shd w:val="clear" w:color="auto" w:fill="CCE8CF" w:themeFill="background1"/>
          </w:tcPr>
          <w:p w14:paraId="1B985E9A" w14:textId="77777777" w:rsidR="00B105FF" w:rsidRPr="00472739" w:rsidRDefault="00B105FF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0D45C0" w:rsidRPr="00472739" w14:paraId="556E4083" w14:textId="77777777" w:rsidTr="000D45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348B8D08" w14:textId="25DD28EC" w:rsidR="000D45C0" w:rsidRPr="003924D2" w:rsidRDefault="000D45C0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Tolentino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Ub2xlbnRpbm88L0F1dGhvcj48WWVhcj4yMDA4PC9ZZWFy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Ub2xlbnRpbm88L0F1dGhvcj48WWVhcj4yMDA4PC9ZZWFy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27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08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68AE358F" w14:textId="770D1D30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ospital-based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Brazil</w:t>
            </w:r>
          </w:p>
        </w:tc>
        <w:tc>
          <w:tcPr>
            <w:tcW w:w="1674" w:type="dxa"/>
            <w:shd w:val="clear" w:color="auto" w:fill="CCE8CF" w:themeFill="background1"/>
          </w:tcPr>
          <w:p w14:paraId="693EFA74" w14:textId="503267FA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02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1C5840CD" w14:textId="265C4B1C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0</w:t>
            </w:r>
          </w:p>
        </w:tc>
        <w:tc>
          <w:tcPr>
            <w:tcW w:w="1716" w:type="dxa"/>
            <w:shd w:val="clear" w:color="auto" w:fill="CCE8CF" w:themeFill="background1"/>
          </w:tcPr>
          <w:p w14:paraId="178836BE" w14:textId="5E2A8DED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43.3%</w:t>
            </w:r>
          </w:p>
        </w:tc>
        <w:tc>
          <w:tcPr>
            <w:tcW w:w="1709" w:type="dxa"/>
            <w:vMerge w:val="restart"/>
            <w:shd w:val="clear" w:color="auto" w:fill="CCE8CF" w:themeFill="background1"/>
          </w:tcPr>
          <w:p w14:paraId="5FA8C70D" w14:textId="77777777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68E9339F" w14:textId="08F23B9D" w:rsidR="000D45C0" w:rsidRPr="00472739" w:rsidRDefault="000D45C0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anti-HBc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atients</w:t>
            </w:r>
          </w:p>
        </w:tc>
      </w:tr>
      <w:tr w:rsidR="000D45C0" w:rsidRPr="00472739" w14:paraId="33D133E0" w14:textId="77777777" w:rsidTr="00472739">
        <w:trPr>
          <w:trHeight w:val="9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shd w:val="clear" w:color="auto" w:fill="CCE8CF" w:themeFill="background1"/>
          </w:tcPr>
          <w:p w14:paraId="0D0B1B69" w14:textId="77777777" w:rsidR="000D45C0" w:rsidRPr="003924D2" w:rsidRDefault="000D45C0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shd w:val="clear" w:color="auto" w:fill="CCE8CF" w:themeFill="background1"/>
          </w:tcPr>
          <w:p w14:paraId="7E2755C5" w14:textId="77777777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shd w:val="clear" w:color="auto" w:fill="CCE8CF" w:themeFill="background1"/>
          </w:tcPr>
          <w:p w14:paraId="46126379" w14:textId="345F89B3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4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shd w:val="clear" w:color="auto" w:fill="CCE8CF" w:themeFill="background1"/>
          </w:tcPr>
          <w:p w14:paraId="4A7EEB01" w14:textId="01D6BEA4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2.3%</w:t>
            </w:r>
          </w:p>
        </w:tc>
        <w:tc>
          <w:tcPr>
            <w:tcW w:w="1716" w:type="dxa"/>
            <w:shd w:val="clear" w:color="auto" w:fill="CCE8CF" w:themeFill="background1"/>
          </w:tcPr>
          <w:p w14:paraId="020A5B3C" w14:textId="39ADDE01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56.7%</w:t>
            </w:r>
          </w:p>
        </w:tc>
        <w:tc>
          <w:tcPr>
            <w:tcW w:w="1709" w:type="dxa"/>
            <w:vMerge/>
            <w:shd w:val="clear" w:color="auto" w:fill="CCE8CF" w:themeFill="background1"/>
          </w:tcPr>
          <w:p w14:paraId="625AC66A" w14:textId="77777777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vMerge/>
            <w:shd w:val="clear" w:color="auto" w:fill="CCE8CF" w:themeFill="background1"/>
          </w:tcPr>
          <w:p w14:paraId="4F7AC480" w14:textId="77777777" w:rsidR="000D45C0" w:rsidRPr="00472739" w:rsidRDefault="000D45C0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  <w:tr w:rsidR="00472739" w:rsidRPr="00472739" w14:paraId="56CA106A" w14:textId="77777777" w:rsidTr="00E317C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shd w:val="clear" w:color="auto" w:fill="CCE8CF" w:themeFill="background1"/>
          </w:tcPr>
          <w:p w14:paraId="01ADD50F" w14:textId="358932DE" w:rsidR="00472739" w:rsidRPr="003924D2" w:rsidRDefault="00472739" w:rsidP="00206A2D">
            <w:pPr>
              <w:spacing w:line="360" w:lineRule="auto"/>
              <w:jc w:val="both"/>
              <w:rPr>
                <w:rFonts w:ascii="Book Antiqua" w:hAnsi="Book Antiqua"/>
                <w:b w:val="0"/>
                <w:lang w:eastAsia="zh-CN"/>
              </w:rPr>
            </w:pPr>
            <w:r w:rsidRPr="003924D2">
              <w:rPr>
                <w:rFonts w:ascii="Book Antiqua" w:hAnsi="Book Antiqua"/>
                <w:b w:val="0"/>
              </w:rPr>
              <w:t>Esteve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 w:rsidR="00572F43"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Fc3RldmU8L0F1dGhvcj48WWVhcj4yMDA0PC9ZZWFyPjxS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Fc3RldmU8L0F1dGhvcj48WWVhcj4yMDA0PC9ZZWFyPjxS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</w:t>
            </w:r>
            <w:r w:rsidR="00206A2D">
              <w:rPr>
                <w:rFonts w:ascii="Book Antiqua" w:hAnsi="Book Antiqua"/>
                <w:b w:val="0"/>
                <w:vertAlign w:val="superscript"/>
                <w:lang w:val="el-GR"/>
              </w:rPr>
              <w:t>102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 w:rsidR="00206A2D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</w:rPr>
              <w:t>2004</w:t>
            </w:r>
          </w:p>
        </w:tc>
        <w:tc>
          <w:tcPr>
            <w:tcW w:w="2184" w:type="dxa"/>
            <w:shd w:val="clear" w:color="auto" w:fill="CCE8CF" w:themeFill="background1"/>
          </w:tcPr>
          <w:p w14:paraId="04D35068" w14:textId="4D25BDC9" w:rsidR="00472739" w:rsidRPr="00472739" w:rsidRDefault="00472739" w:rsidP="00C1786F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Multicenter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r w:rsidR="00C1786F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472739">
              <w:rPr>
                <w:rFonts w:ascii="Book Antiqua" w:hAnsi="Book Antiqua"/>
              </w:rPr>
              <w:t>Spain</w:t>
            </w:r>
          </w:p>
        </w:tc>
        <w:tc>
          <w:tcPr>
            <w:tcW w:w="1674" w:type="dxa"/>
            <w:shd w:val="clear" w:color="auto" w:fill="CCE8CF" w:themeFill="background1"/>
          </w:tcPr>
          <w:p w14:paraId="39C062DA" w14:textId="2038C8BB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80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249D111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7.5%</w:t>
            </w:r>
          </w:p>
        </w:tc>
        <w:tc>
          <w:tcPr>
            <w:tcW w:w="1716" w:type="dxa"/>
            <w:shd w:val="clear" w:color="auto" w:fill="CCE8CF" w:themeFill="background1"/>
          </w:tcPr>
          <w:p w14:paraId="38A569FC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09" w:type="dxa"/>
            <w:shd w:val="clear" w:color="auto" w:fill="CCE8CF" w:themeFill="background1"/>
          </w:tcPr>
          <w:p w14:paraId="3CDFBF17" w14:textId="77777777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764" w:type="dxa"/>
            <w:shd w:val="clear" w:color="auto" w:fill="CCE8CF" w:themeFill="background1"/>
          </w:tcPr>
          <w:p w14:paraId="6EB2A753" w14:textId="27C6B78A" w:rsidR="00472739" w:rsidRPr="00472739" w:rsidRDefault="00472739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Screening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ior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o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anti-TNF</w:t>
            </w:r>
            <w:r w:rsidR="00572F43"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treatment</w:t>
            </w:r>
          </w:p>
        </w:tc>
      </w:tr>
      <w:tr w:rsidR="002E7EC1" w:rsidRPr="00472739" w14:paraId="7E671671" w14:textId="77777777" w:rsidTr="002E7EC1">
        <w:trPr>
          <w:trHeight w:val="6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 w:val="restart"/>
            <w:shd w:val="clear" w:color="auto" w:fill="CCE8CF" w:themeFill="background1"/>
          </w:tcPr>
          <w:p w14:paraId="20E496B0" w14:textId="462BAF4E" w:rsidR="002E7EC1" w:rsidRPr="003924D2" w:rsidRDefault="002E7EC1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  <w:r w:rsidRPr="003924D2">
              <w:rPr>
                <w:rFonts w:ascii="Book Antiqua" w:hAnsi="Book Antiqua"/>
                <w:b w:val="0"/>
              </w:rPr>
              <w:t>Biancone</w:t>
            </w:r>
            <w:r>
              <w:rPr>
                <w:rFonts w:ascii="Book Antiqua" w:hAnsi="Book Antiqua"/>
                <w:b w:val="0"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et</w:t>
            </w:r>
            <w:r>
              <w:rPr>
                <w:rFonts w:ascii="Book Antiqua" w:hAnsi="Book Antiqua"/>
                <w:b w:val="0"/>
                <w:i/>
                <w:iCs/>
              </w:rPr>
              <w:t xml:space="preserve"> </w:t>
            </w:r>
            <w:r w:rsidRPr="003924D2">
              <w:rPr>
                <w:rFonts w:ascii="Book Antiqua" w:hAnsi="Book Antiqua"/>
                <w:b w:val="0"/>
                <w:i/>
                <w:iCs/>
              </w:rPr>
              <w:t>al</w: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CaWFuY29uZTwvQXV0aG9yPjxZZWFyPjIwMDE8L1llYXI+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 </w:instrText>
            </w:r>
            <w:r w:rsidRPr="003924D2">
              <w:rPr>
                <w:rFonts w:ascii="Book Antiqua" w:hAnsi="Book Antiqua"/>
                <w:lang w:val="el-GR"/>
              </w:rPr>
              <w:fldChar w:fldCharType="begin">
                <w:fldData xml:space="preserve">PEVuZE5vdGU+PENpdGU+PEF1dGhvcj5CaWFuY29uZTwvQXV0aG9yPjxZZWFyPjIwMDE8L1llYXI+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</w:fldData>
              </w:fldChar>
            </w:r>
            <w:r w:rsidRPr="003924D2">
              <w:rPr>
                <w:rFonts w:ascii="Book Antiqua" w:hAnsi="Book Antiqua"/>
                <w:b w:val="0"/>
                <w:lang w:val="el-GR"/>
              </w:rPr>
              <w:instrText xml:space="preserve"> ADDIN EN.CITE.DATA </w:instrText>
            </w:r>
            <w:r w:rsidRPr="003924D2">
              <w:rPr>
                <w:rFonts w:ascii="Book Antiqua" w:hAnsi="Book Antiqua"/>
              </w:rPr>
            </w:r>
            <w:r w:rsidRPr="003924D2">
              <w:rPr>
                <w:rFonts w:ascii="Book Antiqua" w:hAnsi="Book Antiqua"/>
              </w:rPr>
              <w:fldChar w:fldCharType="end"/>
            </w:r>
            <w:r w:rsidRPr="003924D2">
              <w:rPr>
                <w:rFonts w:ascii="Book Antiqua" w:hAnsi="Book Antiqua"/>
                <w:lang w:val="el-GR"/>
              </w:rPr>
            </w:r>
            <w:r w:rsidRPr="003924D2">
              <w:rPr>
                <w:rFonts w:ascii="Book Antiqua" w:hAnsi="Book Antiqua"/>
                <w:b w:val="0"/>
                <w:bCs w:val="0"/>
                <w:lang w:val="el-GR"/>
              </w:rPr>
              <w:fldChar w:fldCharType="separate"/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[2</w:t>
            </w:r>
            <w:r>
              <w:rPr>
                <w:rFonts w:ascii="Book Antiqua" w:hAnsi="Book Antiqua"/>
                <w:b w:val="0"/>
                <w:vertAlign w:val="superscript"/>
                <w:lang w:val="el-GR"/>
              </w:rPr>
              <w:t>6</w:t>
            </w:r>
            <w:r w:rsidRPr="003924D2">
              <w:rPr>
                <w:rFonts w:ascii="Book Antiqua" w:hAnsi="Book Antiqua"/>
                <w:b w:val="0"/>
                <w:vertAlign w:val="superscript"/>
                <w:lang w:val="el-GR"/>
              </w:rPr>
              <w:t>]</w:t>
            </w:r>
            <w:r w:rsidRPr="003924D2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  <w:b w:val="0"/>
              </w:rPr>
              <w:t xml:space="preserve">, </w:t>
            </w:r>
            <w:r w:rsidRPr="003924D2">
              <w:rPr>
                <w:rFonts w:ascii="Book Antiqua" w:hAnsi="Book Antiqua"/>
                <w:b w:val="0"/>
              </w:rPr>
              <w:t>2001</w:t>
            </w:r>
          </w:p>
        </w:tc>
        <w:tc>
          <w:tcPr>
            <w:tcW w:w="2184" w:type="dxa"/>
            <w:vMerge w:val="restart"/>
            <w:shd w:val="clear" w:color="auto" w:fill="CCE8CF" w:themeFill="background1"/>
          </w:tcPr>
          <w:p w14:paraId="7C75B227" w14:textId="3BEEB1E5" w:rsidR="002E7EC1" w:rsidRPr="00472739" w:rsidRDefault="002E7EC1" w:rsidP="00C1786F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Multicenter</w:t>
            </w:r>
            <w:r w:rsidR="00853A93">
              <w:rPr>
                <w:rFonts w:ascii="Book Antiqua" w:hAnsi="Book Antiqua" w:hint="eastAsia"/>
                <w:lang w:eastAsia="zh-CN"/>
              </w:rPr>
              <w:t>;</w:t>
            </w:r>
            <w:bookmarkStart w:id="1" w:name="_GoBack"/>
            <w:bookmarkEnd w:id="1"/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472739">
              <w:rPr>
                <w:rFonts w:ascii="Book Antiqua" w:hAnsi="Book Antiqua"/>
              </w:rPr>
              <w:t>Italy</w:t>
            </w:r>
          </w:p>
        </w:tc>
        <w:tc>
          <w:tcPr>
            <w:tcW w:w="1674" w:type="dxa"/>
            <w:shd w:val="clear" w:color="auto" w:fill="CCE8CF" w:themeFill="background1"/>
          </w:tcPr>
          <w:p w14:paraId="28C7BD66" w14:textId="38628F46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332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CD</w:t>
            </w:r>
          </w:p>
        </w:tc>
        <w:tc>
          <w:tcPr>
            <w:tcW w:w="1629" w:type="dxa"/>
            <w:shd w:val="clear" w:color="auto" w:fill="CCE8CF" w:themeFill="background1"/>
          </w:tcPr>
          <w:p w14:paraId="1AE7BA62" w14:textId="14EF38CB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2.1%</w:t>
            </w:r>
          </w:p>
        </w:tc>
        <w:tc>
          <w:tcPr>
            <w:tcW w:w="1716" w:type="dxa"/>
            <w:shd w:val="clear" w:color="auto" w:fill="CCE8CF" w:themeFill="background1"/>
          </w:tcPr>
          <w:p w14:paraId="7E933676" w14:textId="3799CBF7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0.9%</w:t>
            </w:r>
          </w:p>
        </w:tc>
        <w:tc>
          <w:tcPr>
            <w:tcW w:w="1709" w:type="dxa"/>
            <w:shd w:val="clear" w:color="auto" w:fill="CCE8CF" w:themeFill="background1"/>
          </w:tcPr>
          <w:p w14:paraId="5C2FAE0B" w14:textId="56E55925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eastAsia="zh-CN"/>
              </w:rPr>
            </w:pPr>
            <w:r w:rsidRPr="00472739">
              <w:rPr>
                <w:rFonts w:ascii="Book Antiqua" w:hAnsi="Book Antiqua"/>
              </w:rPr>
              <w:t>14.4%</w:t>
            </w:r>
          </w:p>
        </w:tc>
        <w:tc>
          <w:tcPr>
            <w:tcW w:w="1764" w:type="dxa"/>
            <w:vMerge w:val="restart"/>
            <w:shd w:val="clear" w:color="auto" w:fill="CCE8CF" w:themeFill="background1"/>
          </w:tcPr>
          <w:p w14:paraId="2C34BDEE" w14:textId="582B31E0" w:rsidR="002E7EC1" w:rsidRPr="00472739" w:rsidRDefault="002E7EC1" w:rsidP="0047273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Higher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prevalence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of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HBsAg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n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IBD</w:t>
            </w:r>
          </w:p>
        </w:tc>
      </w:tr>
      <w:tr w:rsidR="002E7EC1" w:rsidRPr="00472739" w14:paraId="3EB1265D" w14:textId="77777777" w:rsidTr="004A01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74" w:type="dxa"/>
            <w:vMerge/>
            <w:tcBorders>
              <w:bottom w:val="single" w:sz="4" w:space="0" w:color="auto"/>
            </w:tcBorders>
            <w:shd w:val="clear" w:color="auto" w:fill="CCE8CF" w:themeFill="background1"/>
          </w:tcPr>
          <w:p w14:paraId="5553445B" w14:textId="77777777" w:rsidR="002E7EC1" w:rsidRPr="003924D2" w:rsidRDefault="002E7EC1" w:rsidP="00206A2D">
            <w:pPr>
              <w:spacing w:line="360" w:lineRule="auto"/>
              <w:jc w:val="both"/>
              <w:rPr>
                <w:rFonts w:ascii="Book Antiqua" w:hAnsi="Book Antiqua"/>
                <w:b w:val="0"/>
              </w:rPr>
            </w:pPr>
          </w:p>
        </w:tc>
        <w:tc>
          <w:tcPr>
            <w:tcW w:w="2184" w:type="dxa"/>
            <w:vMerge/>
            <w:tcBorders>
              <w:bottom w:val="single" w:sz="4" w:space="0" w:color="auto"/>
            </w:tcBorders>
            <w:shd w:val="clear" w:color="auto" w:fill="CCE8CF" w:themeFill="background1"/>
          </w:tcPr>
          <w:p w14:paraId="76723C6F" w14:textId="77777777" w:rsidR="002E7EC1" w:rsidRPr="00472739" w:rsidRDefault="002E7EC1" w:rsidP="00C1786F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  <w:tc>
          <w:tcPr>
            <w:tcW w:w="1674" w:type="dxa"/>
            <w:tcBorders>
              <w:bottom w:val="single" w:sz="4" w:space="0" w:color="auto"/>
            </w:tcBorders>
            <w:shd w:val="clear" w:color="auto" w:fill="CCE8CF" w:themeFill="background1"/>
          </w:tcPr>
          <w:p w14:paraId="17856550" w14:textId="5613827F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62</w:t>
            </w:r>
            <w:r>
              <w:rPr>
                <w:rFonts w:ascii="Book Antiqua" w:hAnsi="Book Antiqua"/>
              </w:rPr>
              <w:t xml:space="preserve"> </w:t>
            </w:r>
            <w:r w:rsidRPr="00472739">
              <w:rPr>
                <w:rFonts w:ascii="Book Antiqua" w:hAnsi="Book Antiqua"/>
              </w:rPr>
              <w:t>UC</w:t>
            </w:r>
          </w:p>
        </w:tc>
        <w:tc>
          <w:tcPr>
            <w:tcW w:w="1629" w:type="dxa"/>
            <w:tcBorders>
              <w:bottom w:val="single" w:sz="4" w:space="0" w:color="auto"/>
            </w:tcBorders>
            <w:shd w:val="clear" w:color="auto" w:fill="CCE8CF" w:themeFill="background1"/>
          </w:tcPr>
          <w:p w14:paraId="738C729E" w14:textId="5EA256F7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0.6%</w:t>
            </w:r>
          </w:p>
        </w:tc>
        <w:tc>
          <w:tcPr>
            <w:tcW w:w="1716" w:type="dxa"/>
            <w:tcBorders>
              <w:bottom w:val="single" w:sz="4" w:space="0" w:color="auto"/>
            </w:tcBorders>
            <w:shd w:val="clear" w:color="auto" w:fill="CCE8CF" w:themeFill="background1"/>
          </w:tcPr>
          <w:p w14:paraId="6E161F51" w14:textId="546F67C9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1.5%</w:t>
            </w:r>
          </w:p>
        </w:tc>
        <w:tc>
          <w:tcPr>
            <w:tcW w:w="1709" w:type="dxa"/>
            <w:tcBorders>
              <w:bottom w:val="single" w:sz="4" w:space="0" w:color="auto"/>
            </w:tcBorders>
            <w:shd w:val="clear" w:color="auto" w:fill="CCE8CF" w:themeFill="background1"/>
          </w:tcPr>
          <w:p w14:paraId="61BC534B" w14:textId="3D2BDDB6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472739">
              <w:rPr>
                <w:rFonts w:ascii="Book Antiqua" w:hAnsi="Book Antiqua"/>
              </w:rPr>
              <w:t>15.8%</w:t>
            </w:r>
          </w:p>
        </w:tc>
        <w:tc>
          <w:tcPr>
            <w:tcW w:w="1764" w:type="dxa"/>
            <w:vMerge/>
            <w:tcBorders>
              <w:bottom w:val="single" w:sz="4" w:space="0" w:color="auto"/>
            </w:tcBorders>
            <w:shd w:val="clear" w:color="auto" w:fill="CCE8CF" w:themeFill="background1"/>
          </w:tcPr>
          <w:p w14:paraId="10D4619B" w14:textId="77777777" w:rsidR="002E7EC1" w:rsidRPr="00472739" w:rsidRDefault="002E7EC1" w:rsidP="0047273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</w:p>
        </w:tc>
      </w:tr>
    </w:tbl>
    <w:p w14:paraId="53D4FC17" w14:textId="1E1DD688" w:rsidR="009B6B76" w:rsidRDefault="00472739">
      <w:pPr>
        <w:spacing w:line="360" w:lineRule="auto"/>
        <w:jc w:val="both"/>
        <w:rPr>
          <w:rFonts w:ascii="Book Antiqua" w:hAnsi="Book Antiqua"/>
        </w:rPr>
      </w:pPr>
      <w:r w:rsidRPr="00472739">
        <w:rPr>
          <w:rFonts w:ascii="Book Antiqua" w:hAnsi="Book Antiqua"/>
        </w:rPr>
        <w:t>CD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Crohn’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disease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Bc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core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protein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Bs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protein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BsAg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antigen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IBD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Inflammatory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bowel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disease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TNF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Tumor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necrosis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factor;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UC: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Ulcerative</w:t>
      </w:r>
      <w:r w:rsidR="00572F43">
        <w:rPr>
          <w:rFonts w:ascii="Book Antiqua" w:hAnsi="Book Antiqua"/>
        </w:rPr>
        <w:t xml:space="preserve"> </w:t>
      </w:r>
      <w:r w:rsidRPr="00472739">
        <w:rPr>
          <w:rFonts w:ascii="Book Antiqua" w:hAnsi="Book Antiqua"/>
        </w:rPr>
        <w:t>colitis.</w:t>
      </w:r>
    </w:p>
    <w:p w14:paraId="2CD7CEC1" w14:textId="03345AD3" w:rsidR="00472739" w:rsidRDefault="009B6B76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</w:rPr>
        <w:br w:type="page"/>
      </w:r>
      <w:r w:rsidRPr="009B6B76">
        <w:rPr>
          <w:rFonts w:ascii="Book Antiqua" w:hAnsi="Book Antiqua"/>
          <w:b/>
        </w:rPr>
        <w:lastRenderedPageBreak/>
        <w:t>Table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2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Serologic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profiles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after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initial</w:t>
      </w:r>
      <w:r w:rsidR="00572F43">
        <w:rPr>
          <w:rFonts w:ascii="Book Antiqua" w:hAnsi="Book Antiqua"/>
          <w:b/>
        </w:rPr>
        <w:t xml:space="preserve"> </w:t>
      </w:r>
      <w:r w:rsidRPr="009B6B76">
        <w:rPr>
          <w:rFonts w:ascii="Book Antiqua" w:hAnsi="Book Antiqua"/>
          <w:b/>
        </w:rPr>
        <w:t>screening</w:t>
      </w:r>
    </w:p>
    <w:tbl>
      <w:tblPr>
        <w:tblStyle w:val="ListTable6Colorful"/>
        <w:tblW w:w="12603" w:type="dxa"/>
        <w:tblBorders>
          <w:top w:val="single" w:sz="8" w:space="0" w:color="auto"/>
          <w:bottom w:val="single" w:sz="8" w:space="0" w:color="auto"/>
          <w:insideH w:val="single" w:sz="8" w:space="0" w:color="auto"/>
        </w:tblBorders>
        <w:tblLook w:val="04A0" w:firstRow="1" w:lastRow="0" w:firstColumn="1" w:lastColumn="0" w:noHBand="0" w:noVBand="1"/>
      </w:tblPr>
      <w:tblGrid>
        <w:gridCol w:w="5976"/>
        <w:gridCol w:w="2157"/>
        <w:gridCol w:w="1917"/>
        <w:gridCol w:w="2553"/>
      </w:tblGrid>
      <w:tr w:rsidR="009B6B76" w:rsidRPr="000535C5" w14:paraId="53E14EF9" w14:textId="77777777" w:rsidTr="008A024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239821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</w:tc>
        <w:tc>
          <w:tcPr>
            <w:tcW w:w="2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9017E8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HBsAg</w:t>
            </w:r>
          </w:p>
        </w:tc>
        <w:tc>
          <w:tcPr>
            <w:tcW w:w="19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F20B1A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Anti-HBc</w:t>
            </w:r>
          </w:p>
        </w:tc>
        <w:tc>
          <w:tcPr>
            <w:tcW w:w="25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0A0CCE6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Anti-HBs</w:t>
            </w:r>
          </w:p>
        </w:tc>
      </w:tr>
      <w:tr w:rsidR="009B6B76" w:rsidRPr="000535C5" w14:paraId="3EDC4B7E" w14:textId="77777777" w:rsidTr="008A02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59F81E0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Susceptible</w:t>
            </w:r>
          </w:p>
        </w:tc>
        <w:tc>
          <w:tcPr>
            <w:tcW w:w="215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3461291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191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2431440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2553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26CB158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</w:tr>
      <w:tr w:rsidR="009B6B76" w:rsidRPr="000535C5" w14:paraId="3A78DFC6" w14:textId="77777777" w:rsidTr="001C3220">
        <w:trPr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490867" w14:textId="0526F51E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 w:eastAsia="zh-CN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Immune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due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to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vaccination</w:t>
            </w:r>
          </w:p>
        </w:tc>
        <w:tc>
          <w:tcPr>
            <w:tcW w:w="21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D412EA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19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2E65708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25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A56DF9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</w:p>
        </w:tc>
      </w:tr>
      <w:tr w:rsidR="009B6B76" w:rsidRPr="000535C5" w14:paraId="22EA293F" w14:textId="77777777" w:rsidTr="008A02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2D7224" w14:textId="1D5BAE83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BV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infection</w:t>
            </w:r>
          </w:p>
        </w:tc>
        <w:tc>
          <w:tcPr>
            <w:tcW w:w="215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80A64B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</w:p>
        </w:tc>
        <w:tc>
          <w:tcPr>
            <w:tcW w:w="191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787591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</w:p>
        </w:tc>
        <w:tc>
          <w:tcPr>
            <w:tcW w:w="25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433236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</w:tr>
      <w:tr w:rsidR="009B6B76" w:rsidRPr="000535C5" w14:paraId="0AE83A7B" w14:textId="77777777" w:rsidTr="008A024B">
        <w:trPr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7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C3D1175" w14:textId="288B5ACB" w:rsidR="009B6B76" w:rsidRPr="000535C5" w:rsidRDefault="009B6B76" w:rsidP="009B6B76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 w:eastAsia="zh-CN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Resolved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BV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infection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or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occult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BV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infection</w:t>
            </w:r>
          </w:p>
        </w:tc>
        <w:tc>
          <w:tcPr>
            <w:tcW w:w="215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DD3787E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  <w:tc>
          <w:tcPr>
            <w:tcW w:w="191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4C23C16" w14:textId="7777777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</w:p>
        </w:tc>
        <w:tc>
          <w:tcPr>
            <w:tcW w:w="2553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A87E851" w14:textId="67AC5737" w:rsidR="009B6B76" w:rsidRPr="000535C5" w:rsidRDefault="009B6B76" w:rsidP="009B6B76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itive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or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negative</w:t>
            </w:r>
          </w:p>
        </w:tc>
      </w:tr>
    </w:tbl>
    <w:p w14:paraId="0A182600" w14:textId="01055F7C" w:rsidR="009B6B76" w:rsidRPr="000535C5" w:rsidRDefault="009B6B76" w:rsidP="009B6B76">
      <w:pPr>
        <w:snapToGrid w:val="0"/>
        <w:spacing w:line="360" w:lineRule="auto"/>
        <w:jc w:val="both"/>
        <w:rPr>
          <w:rFonts w:ascii="Book Antiqua" w:hAnsi="Book Antiqua"/>
        </w:rPr>
      </w:pPr>
      <w:r w:rsidRPr="000535C5">
        <w:rPr>
          <w:rFonts w:ascii="Book Antiqua" w:hAnsi="Book Antiqua"/>
        </w:rPr>
        <w:t>HBc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core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protein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Bs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protein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BsAg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antigen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BV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virus.</w:t>
      </w:r>
    </w:p>
    <w:p w14:paraId="5B769302" w14:textId="6E05E591" w:rsidR="009B6B76" w:rsidRDefault="00D04B51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  <w:r w:rsidRPr="00D04B51">
        <w:rPr>
          <w:rFonts w:ascii="Book Antiqua" w:hAnsi="Book Antiqua"/>
          <w:b/>
        </w:rPr>
        <w:lastRenderedPageBreak/>
        <w:t>Table</w:t>
      </w:r>
      <w:r w:rsidR="00572F43">
        <w:rPr>
          <w:rFonts w:ascii="Book Antiqua" w:hAnsi="Book Antiqua"/>
          <w:b/>
        </w:rPr>
        <w:t xml:space="preserve"> </w:t>
      </w:r>
      <w:r w:rsidRPr="00D04B51">
        <w:rPr>
          <w:rFonts w:ascii="Book Antiqua" w:hAnsi="Book Antiqua"/>
          <w:b/>
        </w:rPr>
        <w:t>3</w:t>
      </w:r>
      <w:r w:rsidR="00572F43">
        <w:rPr>
          <w:rFonts w:ascii="Book Antiqua" w:hAnsi="Book Antiqua"/>
          <w:b/>
        </w:rPr>
        <w:t xml:space="preserve"> </w:t>
      </w:r>
      <w:r w:rsidRPr="00D04B51">
        <w:rPr>
          <w:rFonts w:ascii="Book Antiqua" w:hAnsi="Book Antiqua"/>
          <w:b/>
        </w:rPr>
        <w:t>Available</w:t>
      </w:r>
      <w:r w:rsidR="00572F43">
        <w:rPr>
          <w:rFonts w:ascii="Book Antiqua" w:hAnsi="Book Antiqua"/>
          <w:b/>
        </w:rPr>
        <w:t xml:space="preserve"> </w:t>
      </w:r>
      <w:r w:rsidRPr="00D04B51">
        <w:rPr>
          <w:rFonts w:ascii="Book Antiqua" w:hAnsi="Book Antiqua"/>
          <w:b/>
        </w:rPr>
        <w:t>vaccines</w:t>
      </w:r>
    </w:p>
    <w:tbl>
      <w:tblPr>
        <w:tblStyle w:val="ListTable6Colorful"/>
        <w:tblW w:w="12343" w:type="dxa"/>
        <w:jc w:val="center"/>
        <w:shd w:val="clear" w:color="auto" w:fill="CCE8CF" w:themeFill="background1"/>
        <w:tblLayout w:type="fixed"/>
        <w:tblLook w:val="04A0" w:firstRow="1" w:lastRow="0" w:firstColumn="1" w:lastColumn="0" w:noHBand="0" w:noVBand="1"/>
      </w:tblPr>
      <w:tblGrid>
        <w:gridCol w:w="2007"/>
        <w:gridCol w:w="3124"/>
        <w:gridCol w:w="3348"/>
        <w:gridCol w:w="1772"/>
        <w:gridCol w:w="2092"/>
      </w:tblGrid>
      <w:tr w:rsidR="00D04B51" w:rsidRPr="000535C5" w14:paraId="52852B65" w14:textId="77777777" w:rsidTr="006158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</w:tcPr>
          <w:p w14:paraId="6EF298BA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Cs w:val="0"/>
                <w:lang w:val="en-US"/>
              </w:rPr>
            </w:pPr>
          </w:p>
        </w:tc>
        <w:tc>
          <w:tcPr>
            <w:tcW w:w="3124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</w:tcPr>
          <w:p w14:paraId="6BDA1213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Company</w:t>
            </w:r>
          </w:p>
        </w:tc>
        <w:tc>
          <w:tcPr>
            <w:tcW w:w="3348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</w:tcPr>
          <w:p w14:paraId="27F46282" w14:textId="4CF1485A" w:rsidR="00D04B51" w:rsidRPr="000535C5" w:rsidRDefault="00D04B51" w:rsidP="00D04B5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Antigen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-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Adjuvant</w:t>
            </w:r>
          </w:p>
        </w:tc>
        <w:tc>
          <w:tcPr>
            <w:tcW w:w="1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</w:tcPr>
          <w:p w14:paraId="6573D597" w14:textId="77777777" w:rsidR="00D04B51" w:rsidRPr="000535C5" w:rsidRDefault="00D04B51" w:rsidP="00D04B5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osology</w:t>
            </w:r>
          </w:p>
        </w:tc>
        <w:tc>
          <w:tcPr>
            <w:tcW w:w="2092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</w:tcPr>
          <w:p w14:paraId="27D5DCD2" w14:textId="108CFE16" w:rsidR="00D04B51" w:rsidRPr="000535C5" w:rsidRDefault="00D04B51" w:rsidP="00D04B51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 w:eastAsia="zh-CN"/>
              </w:rPr>
            </w:pPr>
            <w:r w:rsidRPr="000535C5">
              <w:rPr>
                <w:rFonts w:ascii="Book Antiqua" w:hAnsi="Book Antiqua"/>
                <w:lang w:val="en-US"/>
              </w:rPr>
              <w:t>Dosing</w:t>
            </w:r>
          </w:p>
        </w:tc>
      </w:tr>
      <w:tr w:rsidR="0061585D" w:rsidRPr="000535C5" w14:paraId="61B62DD6" w14:textId="77777777" w:rsidTr="00615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59DEA9FE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Engerix-B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4E2C491E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GlaxoSmithKline</w:t>
            </w:r>
          </w:p>
        </w:tc>
        <w:tc>
          <w:tcPr>
            <w:tcW w:w="3348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</w:tcPr>
          <w:p w14:paraId="13FDE78E" w14:textId="3DCF6D9D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c.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0EA8FC65" w14:textId="6E8E735A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tcBorders>
              <w:top w:val="single" w:sz="4" w:space="0" w:color="auto"/>
              <w:bottom w:val="nil"/>
            </w:tcBorders>
            <w:shd w:val="clear" w:color="auto" w:fill="CCE8CF" w:themeFill="background1"/>
          </w:tcPr>
          <w:p w14:paraId="5E3242DA" w14:textId="46155846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</w:p>
        </w:tc>
        <w:tc>
          <w:tcPr>
            <w:tcW w:w="2092" w:type="dxa"/>
            <w:tcBorders>
              <w:top w:val="single" w:sz="4" w:space="0" w:color="auto"/>
            </w:tcBorders>
            <w:shd w:val="clear" w:color="auto" w:fill="CCE8CF" w:themeFill="background1"/>
          </w:tcPr>
          <w:p w14:paraId="2E9693F0" w14:textId="6AE445D2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4-dose</w:t>
            </w:r>
          </w:p>
        </w:tc>
      </w:tr>
      <w:tr w:rsidR="0061585D" w:rsidRPr="000535C5" w14:paraId="0EDE4252" w14:textId="77777777" w:rsidTr="0061585D">
        <w:trPr>
          <w:trHeight w:val="4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53905FED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64BCEE46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3F0DD1D7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CCE8CF" w:themeFill="background1"/>
          </w:tcPr>
          <w:p w14:paraId="1037F9DA" w14:textId="57B49718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20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CCE8CF" w:themeFill="background1"/>
          </w:tcPr>
          <w:p w14:paraId="4E78E461" w14:textId="6A702264" w:rsidR="0061585D" w:rsidRPr="0061585D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6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61585D" w:rsidRPr="000535C5" w14:paraId="5B1F9092" w14:textId="77777777" w:rsidTr="00615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7FA2F889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2A259B2E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7FBEED7A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CCE8CF" w:themeFill="background1"/>
          </w:tcPr>
          <w:p w14:paraId="5AA9633F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2092" w:type="dxa"/>
            <w:shd w:val="clear" w:color="auto" w:fill="CCE8CF" w:themeFill="background1"/>
          </w:tcPr>
          <w:p w14:paraId="2F514061" w14:textId="55C7BB7A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7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d-2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d-12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61585D" w:rsidRPr="000535C5" w14:paraId="1FE300D1" w14:textId="77777777" w:rsidTr="0061585D">
        <w:trPr>
          <w:trHeight w:val="4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 w:val="restart"/>
            <w:shd w:val="clear" w:color="auto" w:fill="CCE8CF" w:themeFill="background1"/>
          </w:tcPr>
          <w:p w14:paraId="250947CE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BVaxPRO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vMerge w:val="restart"/>
            <w:shd w:val="clear" w:color="auto" w:fill="CCE8CF" w:themeFill="background1"/>
          </w:tcPr>
          <w:p w14:paraId="7014743D" w14:textId="0ED3DB16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Sanofi-Pasteu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SD</w:t>
            </w:r>
          </w:p>
        </w:tc>
        <w:tc>
          <w:tcPr>
            <w:tcW w:w="3348" w:type="dxa"/>
            <w:vMerge w:val="restart"/>
            <w:shd w:val="clear" w:color="auto" w:fill="CCE8CF" w:themeFill="background1"/>
          </w:tcPr>
          <w:p w14:paraId="5BBC3029" w14:textId="59ACF6A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c.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</w:p>
          <w:p w14:paraId="5D90733A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tcBorders>
              <w:top w:val="nil"/>
            </w:tcBorders>
            <w:shd w:val="clear" w:color="auto" w:fill="CCE8CF" w:themeFill="background1"/>
          </w:tcPr>
          <w:p w14:paraId="5B591170" w14:textId="0ED8338A" w:rsidR="0061585D" w:rsidRPr="000535C5" w:rsidRDefault="0061585D" w:rsidP="0061585D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</w:p>
        </w:tc>
        <w:tc>
          <w:tcPr>
            <w:tcW w:w="2092" w:type="dxa"/>
            <w:shd w:val="clear" w:color="auto" w:fill="CCE8CF" w:themeFill="background1"/>
          </w:tcPr>
          <w:p w14:paraId="2AA1E536" w14:textId="3D1A19F5" w:rsidR="0061585D" w:rsidRPr="000535C5" w:rsidRDefault="0061585D" w:rsidP="0061585D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4-dose</w:t>
            </w:r>
          </w:p>
        </w:tc>
      </w:tr>
      <w:tr w:rsidR="0061585D" w:rsidRPr="000535C5" w14:paraId="41B4A428" w14:textId="77777777" w:rsidTr="008A37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2CBB3756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2546A307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21E913A5" w14:textId="77777777" w:rsidR="0061585D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shd w:val="clear" w:color="auto" w:fill="CCE8CF" w:themeFill="background1"/>
          </w:tcPr>
          <w:p w14:paraId="05A35B17" w14:textId="173DE8D6" w:rsidR="0061585D" w:rsidRPr="0061585D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5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CCE8CF" w:themeFill="background1"/>
          </w:tcPr>
          <w:p w14:paraId="66EA3308" w14:textId="2D629908" w:rsidR="0061585D" w:rsidRPr="0061585D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6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61585D" w:rsidRPr="000535C5" w14:paraId="0F7C07BA" w14:textId="77777777" w:rsidTr="008A3716">
        <w:trPr>
          <w:trHeight w:val="4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4A0A5BBC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0A6E26E6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3ED6F2BD" w14:textId="77777777" w:rsidR="0061585D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shd w:val="clear" w:color="auto" w:fill="CCE8CF" w:themeFill="background1"/>
          </w:tcPr>
          <w:p w14:paraId="572B0471" w14:textId="203C4CA1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0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CCE8CF" w:themeFill="background1"/>
          </w:tcPr>
          <w:p w14:paraId="28563D57" w14:textId="74A3AD89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2-12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61585D" w:rsidRPr="000535C5" w14:paraId="6C71FF8A" w14:textId="77777777" w:rsidTr="0061585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24412B3C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73246D44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5780CD0D" w14:textId="77777777" w:rsidR="0061585D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shd w:val="clear" w:color="auto" w:fill="CCE8CF" w:themeFill="background1"/>
          </w:tcPr>
          <w:p w14:paraId="0347559A" w14:textId="4351B771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40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CCE8CF" w:themeFill="background1"/>
          </w:tcPr>
          <w:p w14:paraId="62AB9B4F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eastAsia="zh-CN"/>
              </w:rPr>
            </w:pPr>
          </w:p>
        </w:tc>
      </w:tr>
      <w:tr w:rsidR="0032693F" w:rsidRPr="000535C5" w14:paraId="4A168A16" w14:textId="77777777" w:rsidTr="0032693F">
        <w:trPr>
          <w:trHeight w:val="6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 w:val="restart"/>
            <w:shd w:val="clear" w:color="auto" w:fill="CCE8CF" w:themeFill="background1"/>
          </w:tcPr>
          <w:p w14:paraId="62A30E3E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Fendrix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vMerge w:val="restart"/>
            <w:shd w:val="clear" w:color="auto" w:fill="CCE8CF" w:themeFill="background1"/>
          </w:tcPr>
          <w:p w14:paraId="246642D5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GlaxoSmithKline</w:t>
            </w:r>
          </w:p>
        </w:tc>
        <w:tc>
          <w:tcPr>
            <w:tcW w:w="3348" w:type="dxa"/>
            <w:vMerge w:val="restart"/>
            <w:shd w:val="clear" w:color="auto" w:fill="CCE8CF" w:themeFill="background1"/>
          </w:tcPr>
          <w:p w14:paraId="021EA4D9" w14:textId="394FA228" w:rsidR="0032693F" w:rsidRPr="000535C5" w:rsidRDefault="0032693F" w:rsidP="0032693F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c.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>
              <w:rPr>
                <w:rFonts w:ascii="Book Antiqua" w:hAnsi="Book Antiqua" w:hint="eastAsia"/>
                <w:bCs/>
                <w:lang w:val="en-US"/>
              </w:rPr>
              <w:t xml:space="preserve"> </w:t>
            </w:r>
          </w:p>
          <w:p w14:paraId="6CA6C689" w14:textId="0E1085CC" w:rsidR="0032693F" w:rsidRPr="000535C5" w:rsidRDefault="0032693F" w:rsidP="00B63C28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3-O-desacyl-4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-</w:t>
            </w:r>
            <w:r w:rsidR="00B63C28">
              <w:rPr>
                <w:rFonts w:ascii="Book Antiqua" w:hAnsi="Book Antiqua" w:hint="eastAsia"/>
                <w:bCs/>
                <w:lang w:val="en-US" w:eastAsia="zh-CN"/>
              </w:rPr>
              <w:t xml:space="preserve"> </w:t>
            </w:r>
            <w:r w:rsidR="00B63C28" w:rsidRPr="00B63C28">
              <w:rPr>
                <w:rFonts w:ascii="Book Antiqua" w:hAnsi="Book Antiqua"/>
                <w:bCs/>
                <w:lang w:val="en-US" w:eastAsia="zh-CN"/>
              </w:rPr>
              <w:t>monophosphoryl lipid A</w:t>
            </w:r>
          </w:p>
        </w:tc>
        <w:tc>
          <w:tcPr>
            <w:tcW w:w="1772" w:type="dxa"/>
            <w:shd w:val="clear" w:color="auto" w:fill="CCE8CF" w:themeFill="background1"/>
          </w:tcPr>
          <w:p w14:paraId="63A849D3" w14:textId="0EA8A89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.5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</w:p>
        </w:tc>
        <w:tc>
          <w:tcPr>
            <w:tcW w:w="2092" w:type="dxa"/>
            <w:shd w:val="clear" w:color="auto" w:fill="CCE8CF" w:themeFill="background1"/>
          </w:tcPr>
          <w:p w14:paraId="54CCA659" w14:textId="2A6811CF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4-dose</w:t>
            </w:r>
          </w:p>
        </w:tc>
      </w:tr>
      <w:tr w:rsidR="0032693F" w:rsidRPr="000535C5" w14:paraId="1E1DB9C8" w14:textId="77777777" w:rsidTr="008A37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5BD0011C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55C776F2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602B11B5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shd w:val="clear" w:color="auto" w:fill="CCE8CF" w:themeFill="background1"/>
          </w:tcPr>
          <w:p w14:paraId="6F5326E4" w14:textId="49BA645A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20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CCE8CF" w:themeFill="background1"/>
          </w:tcPr>
          <w:p w14:paraId="6407E65F" w14:textId="7C7B89F2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2-6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61585D" w:rsidRPr="000535C5" w14:paraId="5A3C985B" w14:textId="77777777" w:rsidTr="0061585D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 w:val="restart"/>
            <w:shd w:val="clear" w:color="auto" w:fill="CCE8CF" w:themeFill="background1"/>
          </w:tcPr>
          <w:p w14:paraId="5DBC3B18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Heplisav-B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vMerge w:val="restart"/>
            <w:shd w:val="clear" w:color="auto" w:fill="CCE8CF" w:themeFill="background1"/>
          </w:tcPr>
          <w:p w14:paraId="1933DE0A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Dynavax</w:t>
            </w:r>
          </w:p>
        </w:tc>
        <w:tc>
          <w:tcPr>
            <w:tcW w:w="3348" w:type="dxa"/>
            <w:vMerge w:val="restart"/>
            <w:shd w:val="clear" w:color="auto" w:fill="CCE8CF" w:themeFill="background1"/>
          </w:tcPr>
          <w:p w14:paraId="75D9E2B2" w14:textId="3A4CECD0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c.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HepB-CpG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ligand</w:t>
            </w:r>
          </w:p>
        </w:tc>
        <w:tc>
          <w:tcPr>
            <w:tcW w:w="1772" w:type="dxa"/>
            <w:shd w:val="clear" w:color="auto" w:fill="CCE8CF" w:themeFill="background1"/>
          </w:tcPr>
          <w:p w14:paraId="5E42A203" w14:textId="29F3BC59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.5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</w:p>
        </w:tc>
        <w:tc>
          <w:tcPr>
            <w:tcW w:w="2092" w:type="dxa"/>
            <w:shd w:val="clear" w:color="auto" w:fill="CCE8CF" w:themeFill="background1"/>
          </w:tcPr>
          <w:p w14:paraId="7C015591" w14:textId="4BF5A625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2-dose</w:t>
            </w:r>
          </w:p>
        </w:tc>
      </w:tr>
      <w:tr w:rsidR="0061585D" w:rsidRPr="000535C5" w14:paraId="38E923BB" w14:textId="77777777" w:rsidTr="008A37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46A37074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071DDF9F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20188332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shd w:val="clear" w:color="auto" w:fill="CCE8CF" w:themeFill="background1"/>
          </w:tcPr>
          <w:p w14:paraId="676DE3FD" w14:textId="0316BE15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20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CCE8CF" w:themeFill="background1"/>
          </w:tcPr>
          <w:p w14:paraId="7DD03E0B" w14:textId="3967535B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61585D" w:rsidRPr="000535C5" w14:paraId="5CA0CF65" w14:textId="77777777" w:rsidTr="0061585D">
        <w:trPr>
          <w:trHeight w:val="45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 w:val="restart"/>
            <w:shd w:val="clear" w:color="auto" w:fill="CCE8CF" w:themeFill="background1"/>
          </w:tcPr>
          <w:p w14:paraId="61ADBE7D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Twinrix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vMerge w:val="restart"/>
            <w:shd w:val="clear" w:color="auto" w:fill="CCE8CF" w:themeFill="background1"/>
          </w:tcPr>
          <w:p w14:paraId="61719CAC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GlaxoSmithKline</w:t>
            </w:r>
          </w:p>
        </w:tc>
        <w:tc>
          <w:tcPr>
            <w:tcW w:w="3348" w:type="dxa"/>
            <w:vMerge w:val="restart"/>
            <w:shd w:val="clear" w:color="auto" w:fill="CCE8CF" w:themeFill="background1"/>
          </w:tcPr>
          <w:p w14:paraId="5E945577" w14:textId="64D9AD29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In.HAV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Rec.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shd w:val="clear" w:color="auto" w:fill="CCE8CF" w:themeFill="background1"/>
          </w:tcPr>
          <w:p w14:paraId="331937B4" w14:textId="5158BDB1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</w:p>
        </w:tc>
        <w:tc>
          <w:tcPr>
            <w:tcW w:w="2092" w:type="dxa"/>
            <w:shd w:val="clear" w:color="auto" w:fill="CCE8CF" w:themeFill="background1"/>
          </w:tcPr>
          <w:p w14:paraId="371FDE52" w14:textId="6AFFB34D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</w:p>
        </w:tc>
      </w:tr>
      <w:tr w:rsidR="0061585D" w:rsidRPr="000535C5" w14:paraId="2FF8425C" w14:textId="77777777" w:rsidTr="008A371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1DA1288E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4A9DA108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1C379AC2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shd w:val="clear" w:color="auto" w:fill="CCE8CF" w:themeFill="background1"/>
          </w:tcPr>
          <w:p w14:paraId="1C38B8B4" w14:textId="097B1170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720/20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shd w:val="clear" w:color="auto" w:fill="CCE8CF" w:themeFill="background1"/>
          </w:tcPr>
          <w:p w14:paraId="47129C05" w14:textId="2D63DC1B" w:rsidR="0061585D" w:rsidRPr="0061585D" w:rsidRDefault="0061585D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7-2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d</w:t>
            </w:r>
          </w:p>
        </w:tc>
      </w:tr>
      <w:tr w:rsidR="0061585D" w:rsidRPr="000535C5" w14:paraId="7C642EB9" w14:textId="77777777" w:rsidTr="008A3716">
        <w:trPr>
          <w:trHeight w:val="4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shd w:val="clear" w:color="auto" w:fill="CCE8CF" w:themeFill="background1"/>
          </w:tcPr>
          <w:p w14:paraId="62169564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shd w:val="clear" w:color="auto" w:fill="CCE8CF" w:themeFill="background1"/>
          </w:tcPr>
          <w:p w14:paraId="176E1298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shd w:val="clear" w:color="auto" w:fill="CCE8CF" w:themeFill="background1"/>
          </w:tcPr>
          <w:p w14:paraId="74CC0EF5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shd w:val="clear" w:color="auto" w:fill="CCE8CF" w:themeFill="background1"/>
          </w:tcPr>
          <w:p w14:paraId="5366C09E" w14:textId="77777777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2092" w:type="dxa"/>
            <w:shd w:val="clear" w:color="auto" w:fill="CCE8CF" w:themeFill="background1"/>
          </w:tcPr>
          <w:p w14:paraId="27F851BB" w14:textId="0B7F4AC3" w:rsidR="0061585D" w:rsidRPr="000535C5" w:rsidRDefault="0061585D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6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32693F" w:rsidRPr="000535C5" w14:paraId="014A003D" w14:textId="77777777" w:rsidTr="00FD64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 w:val="restart"/>
            <w:shd w:val="clear" w:color="auto" w:fill="CCE8CF" w:themeFill="background1"/>
          </w:tcPr>
          <w:p w14:paraId="20414D34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t>Sci-B-Vac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vMerge w:val="restart"/>
            <w:shd w:val="clear" w:color="auto" w:fill="CCE8CF" w:themeFill="background1"/>
          </w:tcPr>
          <w:p w14:paraId="043B92DE" w14:textId="56A97E75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VBI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Vaccines</w:t>
            </w:r>
          </w:p>
        </w:tc>
        <w:tc>
          <w:tcPr>
            <w:tcW w:w="3348" w:type="dxa"/>
            <w:vMerge w:val="restart"/>
            <w:shd w:val="clear" w:color="auto" w:fill="CCE8CF" w:themeFill="background1"/>
          </w:tcPr>
          <w:p w14:paraId="7C7E135B" w14:textId="3F0C98D2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Maj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,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in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pre-S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pre-S2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g</w:t>
            </w:r>
            <w:r>
              <w:rPr>
                <w:rFonts w:ascii="Book Antiqua" w:hAnsi="Book Antiqua" w:hint="eastAsia"/>
                <w:bCs/>
                <w:lang w:val="en-US" w:eastAsia="zh-CN"/>
              </w:rPr>
              <w:t xml:space="preserve"> </w:t>
            </w:r>
          </w:p>
          <w:p w14:paraId="0BB9798E" w14:textId="30A267A2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(mammalian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cell)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tcBorders>
              <w:bottom w:val="nil"/>
            </w:tcBorders>
            <w:shd w:val="clear" w:color="auto" w:fill="CCE8CF" w:themeFill="background1"/>
          </w:tcPr>
          <w:p w14:paraId="3E9069B1" w14:textId="6E83784C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</w:p>
        </w:tc>
        <w:tc>
          <w:tcPr>
            <w:tcW w:w="2092" w:type="dxa"/>
            <w:shd w:val="clear" w:color="auto" w:fill="CCE8CF" w:themeFill="background1"/>
          </w:tcPr>
          <w:p w14:paraId="6522C0C4" w14:textId="1E92FBA8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</w:p>
        </w:tc>
      </w:tr>
      <w:tr w:rsidR="0032693F" w:rsidRPr="000535C5" w14:paraId="62493F00" w14:textId="77777777" w:rsidTr="008A024B">
        <w:trPr>
          <w:trHeight w:val="67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tcBorders>
              <w:bottom w:val="nil"/>
            </w:tcBorders>
            <w:shd w:val="clear" w:color="auto" w:fill="CCE8CF" w:themeFill="background1"/>
          </w:tcPr>
          <w:p w14:paraId="1C4FB19A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tcBorders>
              <w:bottom w:val="nil"/>
            </w:tcBorders>
            <w:shd w:val="clear" w:color="auto" w:fill="CCE8CF" w:themeFill="background1"/>
          </w:tcPr>
          <w:p w14:paraId="385D2581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tcBorders>
              <w:bottom w:val="nil"/>
            </w:tcBorders>
            <w:shd w:val="clear" w:color="auto" w:fill="CCE8CF" w:themeFill="background1"/>
          </w:tcPr>
          <w:p w14:paraId="6874A76B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tcBorders>
              <w:bottom w:val="nil"/>
            </w:tcBorders>
            <w:shd w:val="clear" w:color="auto" w:fill="CCE8CF" w:themeFill="background1"/>
          </w:tcPr>
          <w:p w14:paraId="5E47A0BE" w14:textId="51BD8426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0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tcBorders>
              <w:bottom w:val="nil"/>
            </w:tcBorders>
            <w:shd w:val="clear" w:color="auto" w:fill="CCE8CF" w:themeFill="background1"/>
          </w:tcPr>
          <w:p w14:paraId="7CEE6FF0" w14:textId="1826ABA1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-1-6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o</w:t>
            </w:r>
          </w:p>
        </w:tc>
      </w:tr>
      <w:tr w:rsidR="0032693F" w:rsidRPr="000535C5" w14:paraId="1A5B8B64" w14:textId="77777777" w:rsidTr="00FD64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 w:val="restart"/>
            <w:tcBorders>
              <w:top w:val="nil"/>
            </w:tcBorders>
            <w:shd w:val="clear" w:color="auto" w:fill="CCE8CF" w:themeFill="background1"/>
          </w:tcPr>
          <w:p w14:paraId="0EF7E042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b w:val="0"/>
                <w:bCs w:val="0"/>
                <w:lang w:val="en-US"/>
              </w:rPr>
              <w:lastRenderedPageBreak/>
              <w:t>Pediarix</w:t>
            </w:r>
            <w:r w:rsidRPr="00572F43">
              <w:rPr>
                <w:rFonts w:ascii="Book Antiqua" w:hAnsi="Book Antiqua"/>
                <w:b w:val="0"/>
                <w:bCs w:val="0"/>
                <w:vertAlign w:val="superscript"/>
                <w:lang w:val="en-US"/>
              </w:rPr>
              <w:t>®</w:t>
            </w:r>
          </w:p>
        </w:tc>
        <w:tc>
          <w:tcPr>
            <w:tcW w:w="3124" w:type="dxa"/>
            <w:vMerge w:val="restart"/>
            <w:tcBorders>
              <w:top w:val="nil"/>
            </w:tcBorders>
            <w:shd w:val="clear" w:color="auto" w:fill="CCE8CF" w:themeFill="background1"/>
          </w:tcPr>
          <w:p w14:paraId="5662EB04" w14:textId="5119AD29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GlaxoSmithKline</w:t>
            </w:r>
          </w:p>
        </w:tc>
        <w:tc>
          <w:tcPr>
            <w:tcW w:w="3348" w:type="dxa"/>
            <w:vMerge w:val="restart"/>
            <w:tcBorders>
              <w:top w:val="nil"/>
            </w:tcBorders>
            <w:shd w:val="clear" w:color="auto" w:fill="CCE8CF" w:themeFill="background1"/>
          </w:tcPr>
          <w:p w14:paraId="2BDECFC9" w14:textId="197F818E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DTaP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inactivated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polioviru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+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Rec.S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yeast)</w:t>
            </w:r>
            <w:r>
              <w:rPr>
                <w:rFonts w:ascii="Book Antiqua" w:hAnsi="Book Antiqua" w:hint="eastAsia"/>
                <w:bCs/>
                <w:lang w:val="en-US" w:eastAsia="zh-CN"/>
              </w:rPr>
              <w:t xml:space="preserve"> </w:t>
            </w:r>
          </w:p>
          <w:p w14:paraId="1DD60D37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Aluminum</w:t>
            </w:r>
          </w:p>
        </w:tc>
        <w:tc>
          <w:tcPr>
            <w:tcW w:w="1772" w:type="dxa"/>
            <w:tcBorders>
              <w:top w:val="nil"/>
              <w:bottom w:val="nil"/>
            </w:tcBorders>
            <w:shd w:val="clear" w:color="auto" w:fill="CCE8CF" w:themeFill="background1"/>
          </w:tcPr>
          <w:p w14:paraId="37C5BD7D" w14:textId="30B18F44" w:rsidR="0032693F" w:rsidRPr="000535C5" w:rsidRDefault="0032693F" w:rsidP="000F34FC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0.5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l</w:t>
            </w:r>
          </w:p>
        </w:tc>
        <w:tc>
          <w:tcPr>
            <w:tcW w:w="2092" w:type="dxa"/>
            <w:tcBorders>
              <w:top w:val="nil"/>
            </w:tcBorders>
            <w:shd w:val="clear" w:color="auto" w:fill="CCE8CF" w:themeFill="background1"/>
          </w:tcPr>
          <w:p w14:paraId="6F07D3F7" w14:textId="374D6F3F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</w:p>
        </w:tc>
      </w:tr>
      <w:tr w:rsidR="0032693F" w:rsidRPr="000535C5" w14:paraId="078C7518" w14:textId="77777777" w:rsidTr="0032693F">
        <w:trPr>
          <w:trHeight w:val="4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7" w:type="dxa"/>
            <w:vMerge/>
            <w:tcBorders>
              <w:bottom w:val="single" w:sz="4" w:space="0" w:color="auto"/>
            </w:tcBorders>
            <w:shd w:val="clear" w:color="auto" w:fill="CCE8CF" w:themeFill="background1"/>
          </w:tcPr>
          <w:p w14:paraId="3E90857E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3124" w:type="dxa"/>
            <w:vMerge/>
            <w:tcBorders>
              <w:bottom w:val="single" w:sz="4" w:space="0" w:color="auto"/>
            </w:tcBorders>
            <w:shd w:val="clear" w:color="auto" w:fill="CCE8CF" w:themeFill="background1"/>
          </w:tcPr>
          <w:p w14:paraId="495DF93E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348" w:type="dxa"/>
            <w:vMerge/>
            <w:tcBorders>
              <w:bottom w:val="single" w:sz="4" w:space="0" w:color="auto"/>
            </w:tcBorders>
            <w:shd w:val="clear" w:color="auto" w:fill="CCE8CF" w:themeFill="background1"/>
          </w:tcPr>
          <w:p w14:paraId="352FA62D" w14:textId="77777777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772" w:type="dxa"/>
            <w:tcBorders>
              <w:top w:val="nil"/>
              <w:bottom w:val="single" w:sz="4" w:space="0" w:color="auto"/>
            </w:tcBorders>
            <w:shd w:val="clear" w:color="auto" w:fill="CCE8CF" w:themeFill="background1"/>
          </w:tcPr>
          <w:p w14:paraId="0006E059" w14:textId="5B5D7A35" w:rsidR="0032693F" w:rsidRPr="000535C5" w:rsidRDefault="0032693F" w:rsidP="000F34FC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0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mcg</w:t>
            </w:r>
          </w:p>
        </w:tc>
        <w:tc>
          <w:tcPr>
            <w:tcW w:w="2092" w:type="dxa"/>
            <w:tcBorders>
              <w:bottom w:val="single" w:sz="4" w:space="0" w:color="auto"/>
            </w:tcBorders>
            <w:shd w:val="clear" w:color="auto" w:fill="CCE8CF" w:themeFill="background1"/>
          </w:tcPr>
          <w:p w14:paraId="22D95B33" w14:textId="496EB61E" w:rsidR="0032693F" w:rsidRPr="000535C5" w:rsidRDefault="0032693F" w:rsidP="00D04B51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(6-8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wk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interval)</w:t>
            </w:r>
          </w:p>
        </w:tc>
      </w:tr>
    </w:tbl>
    <w:p w14:paraId="44FF3B18" w14:textId="183DD089" w:rsidR="000545D5" w:rsidRDefault="00D04B51">
      <w:pPr>
        <w:spacing w:line="360" w:lineRule="auto"/>
        <w:jc w:val="both"/>
        <w:rPr>
          <w:rFonts w:ascii="Book Antiqua" w:hAnsi="Book Antiqua"/>
        </w:rPr>
      </w:pPr>
      <w:r w:rsidRPr="000535C5">
        <w:rPr>
          <w:rFonts w:ascii="Book Antiqua" w:hAnsi="Book Antiqua"/>
        </w:rPr>
        <w:t>Ag</w:t>
      </w:r>
      <w:r w:rsidR="00572F43">
        <w:rPr>
          <w:rFonts w:ascii="Book Antiqua" w:hAnsi="Book Antiqua"/>
        </w:rPr>
        <w:t xml:space="preserve">: </w:t>
      </w:r>
      <w:r w:rsidRPr="000535C5">
        <w:rPr>
          <w:rFonts w:ascii="Book Antiqua" w:hAnsi="Book Antiqua"/>
        </w:rPr>
        <w:t>Antigen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DTaP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Diphtheria-tetanus-whooping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cough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(pertussis)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In.HAV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Inactivated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A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virus;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Rec.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Recombinant.</w:t>
      </w:r>
    </w:p>
    <w:p w14:paraId="0E8AD14D" w14:textId="43C87721" w:rsidR="00D04B51" w:rsidRPr="000545D5" w:rsidRDefault="000545D5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</w:rPr>
        <w:br w:type="page"/>
      </w:r>
      <w:r w:rsidRPr="000545D5">
        <w:rPr>
          <w:rFonts w:ascii="Book Antiqua" w:hAnsi="Book Antiqua"/>
          <w:b/>
        </w:rPr>
        <w:lastRenderedPageBreak/>
        <w:t>Table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4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Revaccination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studies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for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hepatitis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B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virus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in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inflammatory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bowel</w:t>
      </w:r>
      <w:r w:rsidR="00572F43">
        <w:rPr>
          <w:rFonts w:ascii="Book Antiqua" w:hAnsi="Book Antiqua"/>
          <w:b/>
        </w:rPr>
        <w:t xml:space="preserve"> </w:t>
      </w:r>
      <w:r w:rsidRPr="000545D5">
        <w:rPr>
          <w:rFonts w:ascii="Book Antiqua" w:hAnsi="Book Antiqua"/>
          <w:b/>
        </w:rPr>
        <w:t>disease</w:t>
      </w:r>
    </w:p>
    <w:tbl>
      <w:tblPr>
        <w:tblStyle w:val="ListTable6Colorful"/>
        <w:tblW w:w="12350" w:type="dxa"/>
        <w:jc w:val="center"/>
        <w:shd w:val="clear" w:color="auto" w:fill="CCE8CF" w:themeFill="background1"/>
        <w:tblLayout w:type="fixed"/>
        <w:tblLook w:val="04A0" w:firstRow="1" w:lastRow="0" w:firstColumn="1" w:lastColumn="0" w:noHBand="0" w:noVBand="1"/>
      </w:tblPr>
      <w:tblGrid>
        <w:gridCol w:w="2320"/>
        <w:gridCol w:w="1904"/>
        <w:gridCol w:w="1587"/>
        <w:gridCol w:w="2835"/>
        <w:gridCol w:w="3704"/>
      </w:tblGrid>
      <w:tr w:rsidR="000545D5" w:rsidRPr="000535C5" w14:paraId="3D611D6F" w14:textId="77777777" w:rsidTr="00C178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7E8C38AE" w14:textId="77777777" w:rsidR="000545D5" w:rsidRPr="000535C5" w:rsidRDefault="00A946FD" w:rsidP="000545D5">
            <w:pPr>
              <w:snapToGrid w:val="0"/>
              <w:spacing w:line="360" w:lineRule="auto"/>
              <w:jc w:val="both"/>
              <w:rPr>
                <w:rFonts w:ascii="Book Antiqua" w:hAnsi="Book Antiqua"/>
                <w:bCs w:val="0"/>
                <w:lang w:val="en-US"/>
              </w:rPr>
            </w:pPr>
            <w:bookmarkStart w:id="2" w:name="_Hlk62854769"/>
            <w:r>
              <w:rPr>
                <w:rFonts w:ascii="Book Antiqua" w:hAnsi="Book Antiqua"/>
                <w:bCs w:val="0"/>
                <w:lang w:val="en-US"/>
              </w:rPr>
              <w:t>Ref.</w:t>
            </w:r>
          </w:p>
        </w:tc>
        <w:tc>
          <w:tcPr>
            <w:tcW w:w="1904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646776E0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Study</w:t>
            </w:r>
          </w:p>
        </w:tc>
        <w:tc>
          <w:tcPr>
            <w:tcW w:w="1587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70485F64" w14:textId="13EF1CBF" w:rsidR="000545D5" w:rsidRPr="000535C5" w:rsidRDefault="000545D5" w:rsidP="000545D5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Patients,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i/>
                <w:iCs/>
                <w:lang w:val="en-US"/>
              </w:rPr>
              <w:t>n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23806E60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35C5">
              <w:rPr>
                <w:rFonts w:ascii="Book Antiqua" w:hAnsi="Book Antiqua"/>
                <w:lang w:val="en-US"/>
              </w:rPr>
              <w:t>Strategies</w:t>
            </w:r>
          </w:p>
        </w:tc>
        <w:tc>
          <w:tcPr>
            <w:tcW w:w="3704" w:type="dxa"/>
            <w:tcBorders>
              <w:top w:val="single" w:sz="4" w:space="0" w:color="auto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111713D9" w14:textId="3BE0B207" w:rsidR="000545D5" w:rsidRPr="000535C5" w:rsidRDefault="000545D5" w:rsidP="000545D5">
            <w:pPr>
              <w:snapToGrid w:val="0"/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 w:val="0"/>
                <w:bCs w:val="0"/>
                <w:lang w:val="en-US" w:eastAsia="zh-CN"/>
              </w:rPr>
            </w:pPr>
            <w:r w:rsidRPr="000535C5">
              <w:rPr>
                <w:rFonts w:ascii="Book Antiqua" w:hAnsi="Book Antiqua"/>
                <w:lang w:val="en-US"/>
              </w:rPr>
              <w:t>Response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="003D1717" w:rsidRPr="000535C5">
              <w:rPr>
                <w:rFonts w:ascii="Book Antiqua" w:hAnsi="Book Antiqua"/>
                <w:lang w:val="en-US"/>
              </w:rPr>
              <w:t>r</w:t>
            </w:r>
            <w:r w:rsidRPr="000535C5">
              <w:rPr>
                <w:rFonts w:ascii="Book Antiqua" w:hAnsi="Book Antiqua"/>
                <w:lang w:val="en-US"/>
              </w:rPr>
              <w:t>ate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for</w:t>
            </w:r>
            <w:r w:rsidR="00572F43">
              <w:rPr>
                <w:rFonts w:ascii="Book Antiqua" w:hAnsi="Book Antiqua"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lang w:val="en-US"/>
              </w:rPr>
              <w:t>anti-HBs</w:t>
            </w:r>
          </w:p>
        </w:tc>
      </w:tr>
      <w:tr w:rsidR="00C1786F" w:rsidRPr="000535C5" w14:paraId="0CEEAC2A" w14:textId="77777777" w:rsidTr="00C178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  <w:vAlign w:val="center"/>
          </w:tcPr>
          <w:p w14:paraId="51B30E9A" w14:textId="5A170313" w:rsidR="00C1786F" w:rsidRPr="000545D5" w:rsidRDefault="00C1786F" w:rsidP="004F41BD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0545D5">
              <w:rPr>
                <w:rFonts w:ascii="Book Antiqua" w:hAnsi="Book Antiqua"/>
                <w:b w:val="0"/>
                <w:bCs w:val="0"/>
                <w:lang w:val="en-US"/>
              </w:rPr>
              <w:t>Pratt</w:t>
            </w:r>
            <w:r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et</w:t>
            </w:r>
            <w:r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al</w: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QcmF0dDwvQXV0aG9yPjxZZWFyPjIwMTk8L1llYXI+PFJl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 </w:instrTex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QcmF0dDwvQXV0aG9yPjxZZWFyPjIwMTk8L1llYXI+PFJl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.DATA </w:instrText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separate"/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[</w:t>
            </w:r>
            <w:r>
              <w:rPr>
                <w:rFonts w:ascii="Book Antiqua" w:hAnsi="Book Antiqua"/>
                <w:b w:val="0"/>
                <w:noProof/>
                <w:vertAlign w:val="superscript"/>
              </w:rPr>
              <w:t>71</w:t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]</w:t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  <w:b w:val="0"/>
              </w:rPr>
              <w:t>,</w:t>
            </w:r>
            <w:r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lang w:val="en-US"/>
              </w:rPr>
              <w:t>2019</w:t>
            </w:r>
          </w:p>
        </w:tc>
        <w:tc>
          <w:tcPr>
            <w:tcW w:w="1904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  <w:vAlign w:val="center"/>
          </w:tcPr>
          <w:p w14:paraId="5D441DA2" w14:textId="3B6EA5BD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trospective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cohort</w:t>
            </w:r>
          </w:p>
        </w:tc>
        <w:tc>
          <w:tcPr>
            <w:tcW w:w="1587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  <w:vAlign w:val="center"/>
          </w:tcPr>
          <w:p w14:paraId="1931BB14" w14:textId="77777777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149</w:t>
            </w:r>
          </w:p>
        </w:tc>
        <w:tc>
          <w:tcPr>
            <w:tcW w:w="2835" w:type="dxa"/>
            <w:vMerge w:val="restart"/>
            <w:tcBorders>
              <w:top w:val="single" w:sz="4" w:space="0" w:color="auto"/>
            </w:tcBorders>
            <w:shd w:val="clear" w:color="auto" w:fill="CCE8CF" w:themeFill="background1"/>
            <w:vAlign w:val="center"/>
          </w:tcPr>
          <w:p w14:paraId="47F96C7B" w14:textId="73AE8D12" w:rsidR="00C1786F" w:rsidRPr="008A024B" w:rsidRDefault="00C1786F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chedule</w:t>
            </w:r>
            <w:r>
              <w:rPr>
                <w:rFonts w:ascii="Book Antiqua" w:hAnsi="Book Antiqua" w:hint="eastAsia"/>
                <w:bCs/>
                <w:lang w:val="en-US" w:eastAsia="zh-CN"/>
              </w:rPr>
              <w:t xml:space="preserve"> </w:t>
            </w:r>
            <w:r w:rsidRPr="000535C5">
              <w:rPr>
                <w:rFonts w:ascii="Book Antiqua" w:hAnsi="Book Antiqua"/>
                <w:bCs/>
                <w:i/>
                <w:iCs/>
                <w:lang w:val="en-US"/>
              </w:rPr>
              <w:t>vs</w:t>
            </w:r>
            <w:r>
              <w:rPr>
                <w:rFonts w:ascii="Book Antiqua" w:hAnsi="Book Antiqua" w:hint="eastAsia"/>
                <w:bCs/>
                <w:i/>
                <w:iCs/>
                <w:lang w:val="en-US" w:eastAsia="zh-CN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1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or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2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doses</w:t>
            </w:r>
          </w:p>
        </w:tc>
        <w:tc>
          <w:tcPr>
            <w:tcW w:w="3704" w:type="dxa"/>
            <w:tcBorders>
              <w:top w:val="single" w:sz="4" w:space="0" w:color="auto"/>
              <w:bottom w:val="nil"/>
            </w:tcBorders>
            <w:shd w:val="clear" w:color="auto" w:fill="CCE8CF" w:themeFill="background1"/>
            <w:vAlign w:val="center"/>
          </w:tcPr>
          <w:p w14:paraId="55893CCF" w14:textId="6E912F2E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62.9%</w:t>
            </w:r>
          </w:p>
        </w:tc>
      </w:tr>
      <w:tr w:rsidR="00C1786F" w:rsidRPr="000535C5" w14:paraId="01BE9BC1" w14:textId="77777777" w:rsidTr="00C1786F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vMerge/>
            <w:shd w:val="clear" w:color="auto" w:fill="CCE8CF" w:themeFill="background1"/>
            <w:vAlign w:val="center"/>
          </w:tcPr>
          <w:p w14:paraId="72D60721" w14:textId="77777777" w:rsidR="00C1786F" w:rsidRPr="000545D5" w:rsidRDefault="00C1786F" w:rsidP="004F41BD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1904" w:type="dxa"/>
            <w:vMerge/>
            <w:shd w:val="clear" w:color="auto" w:fill="CCE8CF" w:themeFill="background1"/>
            <w:vAlign w:val="center"/>
          </w:tcPr>
          <w:p w14:paraId="17DC72A1" w14:textId="77777777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587" w:type="dxa"/>
            <w:vMerge/>
            <w:shd w:val="clear" w:color="auto" w:fill="CCE8CF" w:themeFill="background1"/>
            <w:vAlign w:val="center"/>
          </w:tcPr>
          <w:p w14:paraId="7F2644B4" w14:textId="77777777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2835" w:type="dxa"/>
            <w:vMerge/>
            <w:shd w:val="clear" w:color="auto" w:fill="CCE8CF" w:themeFill="background1"/>
            <w:vAlign w:val="center"/>
          </w:tcPr>
          <w:p w14:paraId="7A26B2C2" w14:textId="77777777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704" w:type="dxa"/>
            <w:tcBorders>
              <w:top w:val="nil"/>
              <w:bottom w:val="nil"/>
            </w:tcBorders>
            <w:shd w:val="clear" w:color="auto" w:fill="CCE8CF" w:themeFill="background1"/>
            <w:vAlign w:val="center"/>
          </w:tcPr>
          <w:p w14:paraId="39A4C8F8" w14:textId="5E9E00CA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40.2%</w:t>
            </w:r>
            <w:r>
              <w:rPr>
                <w:rFonts w:ascii="Book Antiqua" w:hAnsi="Book Antiqua" w:hint="eastAsia"/>
                <w:bCs/>
                <w:lang w:val="en-US" w:eastAsia="zh-CN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&gt;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10)</w:t>
            </w:r>
          </w:p>
        </w:tc>
      </w:tr>
      <w:tr w:rsidR="000545D5" w:rsidRPr="000535C5" w14:paraId="52C98894" w14:textId="77777777" w:rsidTr="00C178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tcBorders>
              <w:bottom w:val="nil"/>
            </w:tcBorders>
            <w:shd w:val="clear" w:color="auto" w:fill="CCE8CF" w:themeFill="background1"/>
            <w:vAlign w:val="center"/>
          </w:tcPr>
          <w:p w14:paraId="3B4F8E5E" w14:textId="3B568CD9" w:rsidR="000545D5" w:rsidRPr="00D51F85" w:rsidRDefault="000545D5" w:rsidP="004F41BD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D51F85">
              <w:rPr>
                <w:rFonts w:ascii="Book Antiqua" w:hAnsi="Book Antiqua"/>
                <w:b w:val="0"/>
                <w:bCs w:val="0"/>
                <w:lang w:val="en-US"/>
              </w:rPr>
              <w:t>Cossio-Gil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D51F8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et</w:t>
            </w:r>
            <w:r w:rsidR="00572F43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al</w: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Db3NzaW8tR2lsPC9BdXRob3I+PFllYXI+MjAxNTwvWWVh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==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 </w:instrTex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Db3NzaW8tR2lsPC9BdXRob3I+PFllYXI+MjAxNTwvWWVh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==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.DATA </w:instrText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separate"/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[</w:t>
            </w:r>
            <w:r w:rsidR="004F41BD">
              <w:rPr>
                <w:rFonts w:ascii="Book Antiqua" w:hAnsi="Book Antiqua"/>
                <w:b w:val="0"/>
                <w:noProof/>
                <w:vertAlign w:val="superscript"/>
              </w:rPr>
              <w:t>60</w:t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]</w:t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  <w:b w:val="0"/>
              </w:rPr>
              <w:t>,</w:t>
            </w:r>
            <w:r w:rsidR="00572F43"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D51F85">
              <w:rPr>
                <w:rFonts w:ascii="Book Antiqua" w:hAnsi="Book Antiqua"/>
                <w:b w:val="0"/>
                <w:bCs w:val="0"/>
                <w:lang w:val="en-US"/>
              </w:rPr>
              <w:t>2015</w:t>
            </w:r>
          </w:p>
        </w:tc>
        <w:tc>
          <w:tcPr>
            <w:tcW w:w="1904" w:type="dxa"/>
            <w:tcBorders>
              <w:bottom w:val="nil"/>
            </w:tcBorders>
            <w:shd w:val="clear" w:color="auto" w:fill="CCE8CF" w:themeFill="background1"/>
            <w:vAlign w:val="center"/>
          </w:tcPr>
          <w:p w14:paraId="76156E15" w14:textId="244DA808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Retrospectiv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cohort</w:t>
            </w:r>
          </w:p>
        </w:tc>
        <w:tc>
          <w:tcPr>
            <w:tcW w:w="1587" w:type="dxa"/>
            <w:tcBorders>
              <w:bottom w:val="nil"/>
            </w:tcBorders>
            <w:shd w:val="clear" w:color="auto" w:fill="CCE8CF" w:themeFill="background1"/>
            <w:vAlign w:val="center"/>
          </w:tcPr>
          <w:p w14:paraId="2F2D15D7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53</w:t>
            </w:r>
          </w:p>
        </w:tc>
        <w:tc>
          <w:tcPr>
            <w:tcW w:w="2835" w:type="dxa"/>
            <w:tcBorders>
              <w:bottom w:val="nil"/>
            </w:tcBorders>
            <w:shd w:val="clear" w:color="auto" w:fill="CCE8CF" w:themeFill="background1"/>
            <w:vAlign w:val="center"/>
          </w:tcPr>
          <w:p w14:paraId="6FAB9678" w14:textId="31EA7920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-dose</w:t>
            </w:r>
            <w:r w:rsidR="00572F43"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schedule</w:t>
            </w:r>
          </w:p>
        </w:tc>
        <w:tc>
          <w:tcPr>
            <w:tcW w:w="3704" w:type="dxa"/>
            <w:tcBorders>
              <w:top w:val="nil"/>
              <w:bottom w:val="nil"/>
            </w:tcBorders>
            <w:shd w:val="clear" w:color="auto" w:fill="CCE8CF" w:themeFill="background1"/>
            <w:vAlign w:val="center"/>
          </w:tcPr>
          <w:p w14:paraId="24B870BB" w14:textId="77777777" w:rsidR="000545D5" w:rsidRPr="000535C5" w:rsidRDefault="000545D5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52.8%</w:t>
            </w:r>
          </w:p>
        </w:tc>
      </w:tr>
      <w:tr w:rsidR="00C1786F" w:rsidRPr="000535C5" w14:paraId="393CA3EC" w14:textId="77777777" w:rsidTr="00FD644F">
        <w:trPr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vMerge w:val="restart"/>
            <w:tcBorders>
              <w:top w:val="nil"/>
            </w:tcBorders>
            <w:shd w:val="clear" w:color="auto" w:fill="CCE8CF" w:themeFill="background1"/>
            <w:vAlign w:val="center"/>
          </w:tcPr>
          <w:p w14:paraId="18897D05" w14:textId="1DD00843" w:rsidR="00C1786F" w:rsidRPr="00D51F85" w:rsidRDefault="00C1786F" w:rsidP="0004200F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  <w:lang w:val="en-US"/>
              </w:rPr>
            </w:pPr>
            <w:r w:rsidRPr="00D51F85">
              <w:rPr>
                <w:rFonts w:ascii="Book Antiqua" w:hAnsi="Book Antiqua"/>
                <w:b w:val="0"/>
                <w:bCs w:val="0"/>
                <w:lang w:val="en-US"/>
              </w:rPr>
              <w:t>Loras</w:t>
            </w:r>
            <w:r>
              <w:rPr>
                <w:rFonts w:ascii="Book Antiqua" w:hAnsi="Book Antiqua"/>
                <w:b w:val="0"/>
                <w:bCs w:val="0"/>
                <w:lang w:val="en-US"/>
              </w:rPr>
              <w:t xml:space="preserve"> </w:t>
            </w:r>
            <w:r w:rsidRPr="00D51F8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et</w:t>
            </w:r>
            <w:r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 xml:space="preserve"> </w:t>
            </w:r>
            <w:r w:rsidRPr="00D51F85">
              <w:rPr>
                <w:rFonts w:ascii="Book Antiqua" w:hAnsi="Book Antiqua"/>
                <w:b w:val="0"/>
                <w:bCs w:val="0"/>
                <w:i/>
                <w:iCs/>
                <w:lang w:val="en-US"/>
              </w:rPr>
              <w:t>al</w: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Mb3JhczwvQXV0aG9yPjxZZWFyPjIwMTQ8L1llYXI+PFJl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 </w:instrText>
            </w:r>
            <w:r w:rsidRPr="000545D5">
              <w:rPr>
                <w:rFonts w:ascii="Book Antiqua" w:hAnsi="Book Antiqua"/>
              </w:rPr>
              <w:fldChar w:fldCharType="begin">
                <w:fldData xml:space="preserve">PEVuZE5vdGU+PENpdGU+PEF1dGhvcj5Mb3JhczwvQXV0aG9yPjxZZWFyPjIwMTQ8L1llYXI+PFJl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</w:fldData>
              </w:fldChar>
            </w:r>
            <w:r w:rsidRPr="000545D5">
              <w:rPr>
                <w:rFonts w:ascii="Book Antiqua" w:hAnsi="Book Antiqua"/>
                <w:b w:val="0"/>
              </w:rPr>
              <w:instrText xml:space="preserve"> ADDIN EN.CITE.DATA </w:instrText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/>
              </w:rPr>
            </w:r>
            <w:r w:rsidRPr="000545D5">
              <w:rPr>
                <w:rFonts w:ascii="Book Antiqua" w:hAnsi="Book Antiqua"/>
              </w:rPr>
              <w:fldChar w:fldCharType="separate"/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[</w:t>
            </w:r>
            <w:r>
              <w:rPr>
                <w:rFonts w:ascii="Book Antiqua" w:hAnsi="Book Antiqua"/>
                <w:b w:val="0"/>
                <w:noProof/>
                <w:vertAlign w:val="superscript"/>
              </w:rPr>
              <w:t>59</w:t>
            </w:r>
            <w:r w:rsidRPr="000545D5">
              <w:rPr>
                <w:rFonts w:ascii="Book Antiqua" w:hAnsi="Book Antiqua"/>
                <w:b w:val="0"/>
                <w:noProof/>
                <w:vertAlign w:val="superscript"/>
              </w:rPr>
              <w:t>]</w:t>
            </w:r>
            <w:r w:rsidRPr="000545D5">
              <w:rPr>
                <w:rFonts w:ascii="Book Antiqua" w:hAnsi="Book Antiqua"/>
              </w:rPr>
              <w:fldChar w:fldCharType="end"/>
            </w:r>
            <w:r w:rsidRPr="000545D5">
              <w:rPr>
                <w:rFonts w:ascii="Book Antiqua" w:hAnsi="Book Antiqua" w:hint="eastAsia"/>
                <w:b w:val="0"/>
                <w:bCs w:val="0"/>
                <w:lang w:val="en-US" w:eastAsia="zh-CN"/>
              </w:rPr>
              <w:t>,</w:t>
            </w:r>
            <w:r>
              <w:rPr>
                <w:rFonts w:ascii="Book Antiqua" w:hAnsi="Book Antiqua"/>
                <w:b w:val="0"/>
                <w:bCs w:val="0"/>
                <w:lang w:val="en-US" w:eastAsia="zh-CN"/>
              </w:rPr>
              <w:t xml:space="preserve"> </w:t>
            </w:r>
            <w:r w:rsidRPr="000545D5">
              <w:rPr>
                <w:rFonts w:ascii="Book Antiqua" w:hAnsi="Book Antiqua"/>
                <w:b w:val="0"/>
                <w:bCs w:val="0"/>
                <w:lang w:val="en-US"/>
              </w:rPr>
              <w:t>2</w:t>
            </w:r>
            <w:r w:rsidRPr="00D51F85">
              <w:rPr>
                <w:rFonts w:ascii="Book Antiqua" w:hAnsi="Book Antiqua"/>
                <w:b w:val="0"/>
                <w:bCs w:val="0"/>
                <w:lang w:val="en-US"/>
              </w:rPr>
              <w:t>014</w:t>
            </w:r>
          </w:p>
        </w:tc>
        <w:tc>
          <w:tcPr>
            <w:tcW w:w="1904" w:type="dxa"/>
            <w:vMerge w:val="restart"/>
            <w:tcBorders>
              <w:top w:val="nil"/>
            </w:tcBorders>
            <w:shd w:val="clear" w:color="auto" w:fill="CCE8CF" w:themeFill="background1"/>
            <w:vAlign w:val="center"/>
          </w:tcPr>
          <w:p w14:paraId="6D8DE7D4" w14:textId="6A4A353B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Prospective</w:t>
            </w:r>
          </w:p>
        </w:tc>
        <w:tc>
          <w:tcPr>
            <w:tcW w:w="1587" w:type="dxa"/>
            <w:vMerge w:val="restart"/>
            <w:tcBorders>
              <w:top w:val="nil"/>
            </w:tcBorders>
            <w:shd w:val="clear" w:color="auto" w:fill="CCE8CF" w:themeFill="background1"/>
            <w:vAlign w:val="center"/>
          </w:tcPr>
          <w:p w14:paraId="7803A700" w14:textId="4B99E746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89</w:t>
            </w:r>
          </w:p>
        </w:tc>
        <w:tc>
          <w:tcPr>
            <w:tcW w:w="2835" w:type="dxa"/>
            <w:vMerge w:val="restart"/>
            <w:tcBorders>
              <w:top w:val="nil"/>
            </w:tcBorders>
            <w:shd w:val="clear" w:color="auto" w:fill="CCE8CF" w:themeFill="background1"/>
            <w:vAlign w:val="center"/>
          </w:tcPr>
          <w:p w14:paraId="3F2A95EC" w14:textId="0F37BED5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Double-dose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0-1-2</w:t>
            </w:r>
          </w:p>
        </w:tc>
        <w:tc>
          <w:tcPr>
            <w:tcW w:w="3704" w:type="dxa"/>
            <w:tcBorders>
              <w:top w:val="nil"/>
              <w:bottom w:val="nil"/>
            </w:tcBorders>
            <w:shd w:val="clear" w:color="auto" w:fill="CCE8CF" w:themeFill="background1"/>
            <w:vAlign w:val="center"/>
          </w:tcPr>
          <w:p w14:paraId="586BC3A0" w14:textId="06E66E14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/>
                <w:lang w:val="en-US" w:eastAsia="zh-CN"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31.3%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&gt;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100)</w:t>
            </w:r>
          </w:p>
        </w:tc>
      </w:tr>
      <w:tr w:rsidR="00C1786F" w:rsidRPr="000535C5" w14:paraId="66D09E26" w14:textId="77777777" w:rsidTr="00FD64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vMerge/>
            <w:tcBorders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2E6B779C" w14:textId="77777777" w:rsidR="00C1786F" w:rsidRPr="00D51F85" w:rsidRDefault="00C1786F" w:rsidP="0004200F">
            <w:pPr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</w:p>
        </w:tc>
        <w:tc>
          <w:tcPr>
            <w:tcW w:w="1904" w:type="dxa"/>
            <w:vMerge/>
            <w:tcBorders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6BD8725D" w14:textId="77777777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1587" w:type="dxa"/>
            <w:vMerge/>
            <w:tcBorders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69A839B1" w14:textId="77777777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2835" w:type="dxa"/>
            <w:vMerge/>
            <w:tcBorders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75BA2852" w14:textId="77777777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</w:p>
        </w:tc>
        <w:tc>
          <w:tcPr>
            <w:tcW w:w="3704" w:type="dxa"/>
            <w:tcBorders>
              <w:top w:val="nil"/>
              <w:bottom w:val="single" w:sz="4" w:space="0" w:color="auto"/>
            </w:tcBorders>
            <w:shd w:val="clear" w:color="auto" w:fill="CCE8CF" w:themeFill="background1"/>
            <w:vAlign w:val="center"/>
          </w:tcPr>
          <w:p w14:paraId="01A9B6A6" w14:textId="591B2206" w:rsidR="00C1786F" w:rsidRPr="000535C5" w:rsidRDefault="00C1786F" w:rsidP="000545D5">
            <w:pPr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0535C5">
              <w:rPr>
                <w:rFonts w:ascii="Book Antiqua" w:hAnsi="Book Antiqua"/>
                <w:bCs/>
                <w:lang w:val="en-US"/>
              </w:rPr>
              <w:t>44.4%</w:t>
            </w:r>
            <w:r>
              <w:rPr>
                <w:rFonts w:ascii="Book Antiqua" w:hAnsi="Book Antiqua"/>
                <w:bCs/>
                <w:lang w:val="en-US"/>
              </w:rPr>
              <w:t xml:space="preserve"> </w:t>
            </w:r>
            <w:r w:rsidRPr="000535C5">
              <w:rPr>
                <w:rFonts w:ascii="Book Antiqua" w:hAnsi="Book Antiqua"/>
                <w:bCs/>
                <w:lang w:val="en-US"/>
              </w:rPr>
              <w:t>(10-100)</w:t>
            </w:r>
          </w:p>
        </w:tc>
      </w:tr>
    </w:tbl>
    <w:bookmarkEnd w:id="2"/>
    <w:p w14:paraId="741D4215" w14:textId="07651971" w:rsidR="00A7498A" w:rsidRDefault="000545D5" w:rsidP="0066718A">
      <w:pPr>
        <w:snapToGrid w:val="0"/>
        <w:spacing w:line="360" w:lineRule="auto"/>
        <w:jc w:val="both"/>
        <w:rPr>
          <w:rFonts w:ascii="Book Antiqua" w:hAnsi="Book Antiqua"/>
        </w:rPr>
      </w:pPr>
      <w:r w:rsidRPr="000535C5">
        <w:rPr>
          <w:rFonts w:ascii="Book Antiqua" w:hAnsi="Book Antiqua"/>
        </w:rPr>
        <w:t>HBs: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Hepatitis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B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surface</w:t>
      </w:r>
      <w:r w:rsidR="00572F43">
        <w:rPr>
          <w:rFonts w:ascii="Book Antiqua" w:hAnsi="Book Antiqua"/>
        </w:rPr>
        <w:t xml:space="preserve"> </w:t>
      </w:r>
      <w:r w:rsidRPr="000535C5">
        <w:rPr>
          <w:rFonts w:ascii="Book Antiqua" w:hAnsi="Book Antiqua"/>
        </w:rPr>
        <w:t>protein.</w:t>
      </w:r>
    </w:p>
    <w:p w14:paraId="4C8DB7C0" w14:textId="77777777" w:rsidR="00A7498A" w:rsidRDefault="00A7498A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2D4DA994" w14:textId="77777777" w:rsidR="00A7498A" w:rsidRDefault="00A7498A" w:rsidP="00A7498A">
      <w:pPr>
        <w:jc w:val="center"/>
        <w:rPr>
          <w:rFonts w:ascii="Book Antiqua" w:hAnsi="Book Antiqua"/>
        </w:rPr>
      </w:pPr>
    </w:p>
    <w:p w14:paraId="176F4EC9" w14:textId="77777777" w:rsidR="00A7498A" w:rsidRDefault="00A7498A" w:rsidP="00A7498A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0E38B69B" wp14:editId="30C20A10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2E3B74" w14:textId="77777777" w:rsidR="00A7498A" w:rsidRDefault="00A7498A" w:rsidP="00A7498A">
      <w:pPr>
        <w:jc w:val="center"/>
        <w:rPr>
          <w:rFonts w:ascii="Book Antiqua" w:hAnsi="Book Antiqua"/>
        </w:rPr>
      </w:pPr>
    </w:p>
    <w:p w14:paraId="1CABA117" w14:textId="77777777" w:rsidR="00A7498A" w:rsidRPr="00763D22" w:rsidRDefault="00A7498A" w:rsidP="00A7498A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7F4FC1EC" w14:textId="77777777" w:rsidR="00A7498A" w:rsidRPr="00763D22" w:rsidRDefault="00A7498A" w:rsidP="00A7498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31CF8162" w14:textId="77777777" w:rsidR="00A7498A" w:rsidRPr="00763D22" w:rsidRDefault="00A7498A" w:rsidP="00A7498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00A34FD1" w14:textId="77777777" w:rsidR="00A7498A" w:rsidRPr="00763D22" w:rsidRDefault="00A7498A" w:rsidP="00A7498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1439B5C8" w14:textId="77777777" w:rsidR="00A7498A" w:rsidRPr="00763D22" w:rsidRDefault="00A7498A" w:rsidP="00A7498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04FF7D9F" w14:textId="77777777" w:rsidR="00A7498A" w:rsidRPr="00763D22" w:rsidRDefault="00A7498A" w:rsidP="00A7498A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5882F212" w14:textId="77777777" w:rsidR="00A7498A" w:rsidRDefault="00A7498A" w:rsidP="00A7498A">
      <w:pPr>
        <w:jc w:val="center"/>
        <w:rPr>
          <w:rFonts w:ascii="Book Antiqua" w:hAnsi="Book Antiqua"/>
        </w:rPr>
      </w:pPr>
    </w:p>
    <w:p w14:paraId="328D92AA" w14:textId="77777777" w:rsidR="00A7498A" w:rsidRDefault="00A7498A" w:rsidP="00A7498A">
      <w:pPr>
        <w:jc w:val="center"/>
        <w:rPr>
          <w:rFonts w:ascii="Book Antiqua" w:hAnsi="Book Antiqua"/>
        </w:rPr>
      </w:pPr>
    </w:p>
    <w:p w14:paraId="4B81B1B2" w14:textId="77777777" w:rsidR="00A7498A" w:rsidRDefault="00A7498A" w:rsidP="00A7498A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F08D2AB" wp14:editId="3086AF35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CE6F5F" w14:textId="77777777" w:rsidR="00A7498A" w:rsidRDefault="00A7498A" w:rsidP="00A7498A">
      <w:pPr>
        <w:jc w:val="center"/>
        <w:rPr>
          <w:rFonts w:ascii="Book Antiqua" w:hAnsi="Book Antiqua"/>
        </w:rPr>
      </w:pPr>
    </w:p>
    <w:p w14:paraId="7E9342C2" w14:textId="77777777" w:rsidR="00A7498A" w:rsidRDefault="00A7498A" w:rsidP="00A7498A">
      <w:pPr>
        <w:jc w:val="center"/>
        <w:rPr>
          <w:rFonts w:ascii="Book Antiqua" w:hAnsi="Book Antiqua"/>
        </w:rPr>
      </w:pPr>
    </w:p>
    <w:p w14:paraId="727515F8" w14:textId="77777777" w:rsidR="00A7498A" w:rsidRDefault="00A7498A" w:rsidP="00A7498A">
      <w:pPr>
        <w:jc w:val="center"/>
        <w:rPr>
          <w:rFonts w:ascii="Book Antiqua" w:hAnsi="Book Antiqua"/>
        </w:rPr>
      </w:pPr>
    </w:p>
    <w:p w14:paraId="640821E1" w14:textId="77777777" w:rsidR="00A7498A" w:rsidRPr="00763D22" w:rsidRDefault="00A7498A" w:rsidP="00A7498A">
      <w:pPr>
        <w:jc w:val="right"/>
        <w:rPr>
          <w:rFonts w:ascii="Book Antiqua" w:hAnsi="Book Antiqua"/>
          <w:color w:val="000000" w:themeColor="text1"/>
        </w:rPr>
      </w:pPr>
    </w:p>
    <w:p w14:paraId="422E5AFB" w14:textId="40396350" w:rsidR="000545D5" w:rsidRPr="00A7498A" w:rsidRDefault="00A7498A" w:rsidP="00A7498A">
      <w:pPr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1 Baishideng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</w:p>
    <w:sectPr w:rsidR="000545D5" w:rsidRPr="00A7498A" w:rsidSect="00472739">
      <w:pgSz w:w="15840" w:h="12240" w:orient="landscape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FAE1D69" w14:textId="77777777" w:rsidR="00283447" w:rsidRDefault="00283447" w:rsidP="00765DC2">
      <w:r>
        <w:separator/>
      </w:r>
    </w:p>
  </w:endnote>
  <w:endnote w:type="continuationSeparator" w:id="0">
    <w:p w14:paraId="737F7C4F" w14:textId="77777777" w:rsidR="00283447" w:rsidRDefault="00283447" w:rsidP="00765D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12027736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41C26C13" w14:textId="77777777" w:rsidR="00175290" w:rsidRDefault="00175290" w:rsidP="00765DC2">
            <w:pPr>
              <w:pStyle w:val="a4"/>
              <w:jc w:val="right"/>
            </w:pPr>
            <w:r w:rsidRPr="00765DC2">
              <w:rPr>
                <w:sz w:val="21"/>
                <w:szCs w:val="21"/>
                <w:lang w:val="zh-CN" w:eastAsia="zh-CN"/>
              </w:rPr>
              <w:t xml:space="preserve"> </w:t>
            </w:r>
            <w:r w:rsidRPr="00765DC2">
              <w:rPr>
                <w:b/>
                <w:bCs/>
                <w:sz w:val="21"/>
                <w:szCs w:val="21"/>
              </w:rPr>
              <w:fldChar w:fldCharType="begin"/>
            </w:r>
            <w:r w:rsidRPr="00765DC2">
              <w:rPr>
                <w:b/>
                <w:bCs/>
                <w:sz w:val="21"/>
                <w:szCs w:val="21"/>
              </w:rPr>
              <w:instrText>PAGE</w:instrText>
            </w:r>
            <w:r w:rsidRPr="00765DC2">
              <w:rPr>
                <w:b/>
                <w:bCs/>
                <w:sz w:val="21"/>
                <w:szCs w:val="21"/>
              </w:rPr>
              <w:fldChar w:fldCharType="separate"/>
            </w:r>
            <w:r w:rsidR="00853A93">
              <w:rPr>
                <w:b/>
                <w:bCs/>
                <w:noProof/>
                <w:sz w:val="21"/>
                <w:szCs w:val="21"/>
              </w:rPr>
              <w:t>44</w:t>
            </w:r>
            <w:r w:rsidRPr="00765DC2">
              <w:rPr>
                <w:b/>
                <w:bCs/>
                <w:sz w:val="21"/>
                <w:szCs w:val="21"/>
              </w:rPr>
              <w:fldChar w:fldCharType="end"/>
            </w:r>
            <w:r w:rsidRPr="00765DC2">
              <w:rPr>
                <w:sz w:val="21"/>
                <w:szCs w:val="21"/>
                <w:lang w:val="zh-CN" w:eastAsia="zh-CN"/>
              </w:rPr>
              <w:t xml:space="preserve"> / </w:t>
            </w:r>
            <w:r w:rsidRPr="00765DC2">
              <w:rPr>
                <w:b/>
                <w:bCs/>
                <w:sz w:val="21"/>
                <w:szCs w:val="21"/>
              </w:rPr>
              <w:fldChar w:fldCharType="begin"/>
            </w:r>
            <w:r w:rsidRPr="00765DC2">
              <w:rPr>
                <w:b/>
                <w:bCs/>
                <w:sz w:val="21"/>
                <w:szCs w:val="21"/>
              </w:rPr>
              <w:instrText>NUMPAGES</w:instrText>
            </w:r>
            <w:r w:rsidRPr="00765DC2">
              <w:rPr>
                <w:b/>
                <w:bCs/>
                <w:sz w:val="21"/>
                <w:szCs w:val="21"/>
              </w:rPr>
              <w:fldChar w:fldCharType="separate"/>
            </w:r>
            <w:r w:rsidR="00853A93">
              <w:rPr>
                <w:b/>
                <w:bCs/>
                <w:noProof/>
                <w:sz w:val="21"/>
                <w:szCs w:val="21"/>
              </w:rPr>
              <w:t>49</w:t>
            </w:r>
            <w:r w:rsidRPr="00765DC2">
              <w:rPr>
                <w:b/>
                <w:bCs/>
                <w:sz w:val="21"/>
                <w:szCs w:val="21"/>
              </w:rPr>
              <w:fldChar w:fldCharType="end"/>
            </w:r>
          </w:p>
        </w:sdtContent>
      </w:sdt>
    </w:sdtContent>
  </w:sdt>
  <w:p w14:paraId="5AB8E18D" w14:textId="77777777" w:rsidR="00175290" w:rsidRDefault="00175290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190E612" w14:textId="77777777" w:rsidR="00283447" w:rsidRDefault="00283447" w:rsidP="00765DC2">
      <w:r>
        <w:separator/>
      </w:r>
    </w:p>
  </w:footnote>
  <w:footnote w:type="continuationSeparator" w:id="0">
    <w:p w14:paraId="5F3554B9" w14:textId="77777777" w:rsidR="00283447" w:rsidRDefault="00283447" w:rsidP="00765DC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9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050D6"/>
    <w:rsid w:val="00013037"/>
    <w:rsid w:val="00021C45"/>
    <w:rsid w:val="0004200F"/>
    <w:rsid w:val="00045C68"/>
    <w:rsid w:val="000545D5"/>
    <w:rsid w:val="000654F3"/>
    <w:rsid w:val="000B3B33"/>
    <w:rsid w:val="000D45C0"/>
    <w:rsid w:val="000F1717"/>
    <w:rsid w:val="000F34FC"/>
    <w:rsid w:val="000F765E"/>
    <w:rsid w:val="0011189F"/>
    <w:rsid w:val="001525A6"/>
    <w:rsid w:val="00155A97"/>
    <w:rsid w:val="00164B79"/>
    <w:rsid w:val="00175290"/>
    <w:rsid w:val="001C3220"/>
    <w:rsid w:val="001C5B7A"/>
    <w:rsid w:val="001D4EAD"/>
    <w:rsid w:val="001D6434"/>
    <w:rsid w:val="00204A62"/>
    <w:rsid w:val="00206A2D"/>
    <w:rsid w:val="00217FFC"/>
    <w:rsid w:val="0023046B"/>
    <w:rsid w:val="002338DD"/>
    <w:rsid w:val="00242761"/>
    <w:rsid w:val="00246172"/>
    <w:rsid w:val="00247963"/>
    <w:rsid w:val="00251011"/>
    <w:rsid w:val="00283447"/>
    <w:rsid w:val="002C3F7F"/>
    <w:rsid w:val="002C7645"/>
    <w:rsid w:val="002E69B8"/>
    <w:rsid w:val="002E7B20"/>
    <w:rsid w:val="002E7EC1"/>
    <w:rsid w:val="002F607B"/>
    <w:rsid w:val="0031470E"/>
    <w:rsid w:val="00321884"/>
    <w:rsid w:val="0032693F"/>
    <w:rsid w:val="00332F44"/>
    <w:rsid w:val="00340317"/>
    <w:rsid w:val="00353026"/>
    <w:rsid w:val="00355A13"/>
    <w:rsid w:val="003815E1"/>
    <w:rsid w:val="0038286E"/>
    <w:rsid w:val="003853D4"/>
    <w:rsid w:val="0038670E"/>
    <w:rsid w:val="003924D2"/>
    <w:rsid w:val="00393496"/>
    <w:rsid w:val="003A57C3"/>
    <w:rsid w:val="003D1717"/>
    <w:rsid w:val="003E74F6"/>
    <w:rsid w:val="00400EDA"/>
    <w:rsid w:val="004317A7"/>
    <w:rsid w:val="00434777"/>
    <w:rsid w:val="00463775"/>
    <w:rsid w:val="00472739"/>
    <w:rsid w:val="004A01EB"/>
    <w:rsid w:val="004B65E8"/>
    <w:rsid w:val="004F41BD"/>
    <w:rsid w:val="00520B56"/>
    <w:rsid w:val="005333DF"/>
    <w:rsid w:val="0055496C"/>
    <w:rsid w:val="00570ECD"/>
    <w:rsid w:val="00572F43"/>
    <w:rsid w:val="00596AD1"/>
    <w:rsid w:val="005A30FA"/>
    <w:rsid w:val="005C489E"/>
    <w:rsid w:val="005E7704"/>
    <w:rsid w:val="006122AB"/>
    <w:rsid w:val="0061585D"/>
    <w:rsid w:val="0066718A"/>
    <w:rsid w:val="006F0985"/>
    <w:rsid w:val="006F38E1"/>
    <w:rsid w:val="006F76C8"/>
    <w:rsid w:val="007012D6"/>
    <w:rsid w:val="00712E10"/>
    <w:rsid w:val="00716A40"/>
    <w:rsid w:val="007204DF"/>
    <w:rsid w:val="00735E72"/>
    <w:rsid w:val="0074464A"/>
    <w:rsid w:val="007622AC"/>
    <w:rsid w:val="00765229"/>
    <w:rsid w:val="00765DC2"/>
    <w:rsid w:val="007705C5"/>
    <w:rsid w:val="007730A7"/>
    <w:rsid w:val="00777013"/>
    <w:rsid w:val="0079305A"/>
    <w:rsid w:val="007959F5"/>
    <w:rsid w:val="007B4604"/>
    <w:rsid w:val="007D5F2D"/>
    <w:rsid w:val="0081050F"/>
    <w:rsid w:val="00820E66"/>
    <w:rsid w:val="00821062"/>
    <w:rsid w:val="0083206D"/>
    <w:rsid w:val="00853A93"/>
    <w:rsid w:val="0086545F"/>
    <w:rsid w:val="008705B0"/>
    <w:rsid w:val="00871007"/>
    <w:rsid w:val="008A024B"/>
    <w:rsid w:val="008A3716"/>
    <w:rsid w:val="008B1B56"/>
    <w:rsid w:val="008B6347"/>
    <w:rsid w:val="008E17BD"/>
    <w:rsid w:val="008E6D97"/>
    <w:rsid w:val="008E7B0E"/>
    <w:rsid w:val="008F1A1D"/>
    <w:rsid w:val="008F2A05"/>
    <w:rsid w:val="00913BA0"/>
    <w:rsid w:val="00977219"/>
    <w:rsid w:val="009A02B8"/>
    <w:rsid w:val="009A150E"/>
    <w:rsid w:val="009B6B76"/>
    <w:rsid w:val="009D3870"/>
    <w:rsid w:val="009D799D"/>
    <w:rsid w:val="009E7913"/>
    <w:rsid w:val="00A10150"/>
    <w:rsid w:val="00A145D0"/>
    <w:rsid w:val="00A7498A"/>
    <w:rsid w:val="00A77B3E"/>
    <w:rsid w:val="00A85D7E"/>
    <w:rsid w:val="00A946FD"/>
    <w:rsid w:val="00AA024D"/>
    <w:rsid w:val="00AC000B"/>
    <w:rsid w:val="00AC49FF"/>
    <w:rsid w:val="00B063BC"/>
    <w:rsid w:val="00B105FF"/>
    <w:rsid w:val="00B156F5"/>
    <w:rsid w:val="00B175AA"/>
    <w:rsid w:val="00B26893"/>
    <w:rsid w:val="00B45051"/>
    <w:rsid w:val="00B63C28"/>
    <w:rsid w:val="00B70CC3"/>
    <w:rsid w:val="00B84A4B"/>
    <w:rsid w:val="00B93950"/>
    <w:rsid w:val="00BA28CF"/>
    <w:rsid w:val="00BD56FD"/>
    <w:rsid w:val="00C1786F"/>
    <w:rsid w:val="00C42B9B"/>
    <w:rsid w:val="00C606B4"/>
    <w:rsid w:val="00C648D3"/>
    <w:rsid w:val="00C65077"/>
    <w:rsid w:val="00C82387"/>
    <w:rsid w:val="00C96FD2"/>
    <w:rsid w:val="00C972FE"/>
    <w:rsid w:val="00CA2A55"/>
    <w:rsid w:val="00CA41C0"/>
    <w:rsid w:val="00D04B51"/>
    <w:rsid w:val="00D13785"/>
    <w:rsid w:val="00D27C83"/>
    <w:rsid w:val="00D4489B"/>
    <w:rsid w:val="00D465B3"/>
    <w:rsid w:val="00D475C1"/>
    <w:rsid w:val="00D51C7F"/>
    <w:rsid w:val="00D522CE"/>
    <w:rsid w:val="00DB522E"/>
    <w:rsid w:val="00DB77F0"/>
    <w:rsid w:val="00E03603"/>
    <w:rsid w:val="00E317C0"/>
    <w:rsid w:val="00E453F9"/>
    <w:rsid w:val="00E81AC1"/>
    <w:rsid w:val="00F17A14"/>
    <w:rsid w:val="00F345D7"/>
    <w:rsid w:val="00F4571D"/>
    <w:rsid w:val="00F733F5"/>
    <w:rsid w:val="00FA0698"/>
    <w:rsid w:val="00FC1EA4"/>
    <w:rsid w:val="00FD64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189AFE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765D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765DC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65DC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765DC2"/>
    <w:rPr>
      <w:sz w:val="18"/>
      <w:szCs w:val="18"/>
    </w:rPr>
  </w:style>
  <w:style w:type="table" w:customStyle="1" w:styleId="PlainTable4">
    <w:name w:val="Plain Table 4"/>
    <w:basedOn w:val="a1"/>
    <w:uiPriority w:val="44"/>
    <w:rsid w:val="00472739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CE1C0" w:themeFill="background1" w:themeFillShade="F2"/>
      </w:tcPr>
    </w:tblStylePr>
    <w:tblStylePr w:type="band1Horz">
      <w:tblPr/>
      <w:tcPr>
        <w:shd w:val="clear" w:color="auto" w:fill="BCE1C0" w:themeFill="background1" w:themeFillShade="F2"/>
      </w:tcPr>
    </w:tblStylePr>
  </w:style>
  <w:style w:type="table" w:customStyle="1" w:styleId="ListTable6Colorful">
    <w:name w:val="List Table 6 Colorful"/>
    <w:basedOn w:val="a1"/>
    <w:uiPriority w:val="51"/>
    <w:rsid w:val="009B6B76"/>
    <w:rPr>
      <w:rFonts w:asciiTheme="minorHAnsi" w:hAnsiTheme="minorHAnsi" w:cstheme="minorBidi"/>
      <w:color w:val="000000" w:themeColor="text1"/>
      <w:sz w:val="22"/>
      <w:szCs w:val="22"/>
      <w:lang w:val="el-GR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a5">
    <w:name w:val="Balloon Text"/>
    <w:basedOn w:val="a"/>
    <w:link w:val="Char1"/>
    <w:semiHidden/>
    <w:unhideWhenUsed/>
    <w:rsid w:val="00BA28CF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5"/>
    <w:semiHidden/>
    <w:rsid w:val="00BA28CF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765D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765DC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65DC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765DC2"/>
    <w:rPr>
      <w:sz w:val="18"/>
      <w:szCs w:val="18"/>
    </w:rPr>
  </w:style>
  <w:style w:type="table" w:customStyle="1" w:styleId="PlainTable4">
    <w:name w:val="Plain Table 4"/>
    <w:basedOn w:val="a1"/>
    <w:uiPriority w:val="44"/>
    <w:rsid w:val="00472739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CE1C0" w:themeFill="background1" w:themeFillShade="F2"/>
      </w:tcPr>
    </w:tblStylePr>
    <w:tblStylePr w:type="band1Horz">
      <w:tblPr/>
      <w:tcPr>
        <w:shd w:val="clear" w:color="auto" w:fill="BCE1C0" w:themeFill="background1" w:themeFillShade="F2"/>
      </w:tcPr>
    </w:tblStylePr>
  </w:style>
  <w:style w:type="table" w:customStyle="1" w:styleId="ListTable6Colorful">
    <w:name w:val="List Table 6 Colorful"/>
    <w:basedOn w:val="a1"/>
    <w:uiPriority w:val="51"/>
    <w:rsid w:val="009B6B76"/>
    <w:rPr>
      <w:rFonts w:asciiTheme="minorHAnsi" w:hAnsiTheme="minorHAnsi" w:cstheme="minorBidi"/>
      <w:color w:val="000000" w:themeColor="text1"/>
      <w:sz w:val="22"/>
      <w:szCs w:val="22"/>
      <w:lang w:val="el-GR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a5">
    <w:name w:val="Balloon Text"/>
    <w:basedOn w:val="a"/>
    <w:link w:val="Char1"/>
    <w:semiHidden/>
    <w:unhideWhenUsed/>
    <w:rsid w:val="00BA28CF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5"/>
    <w:semiHidden/>
    <w:rsid w:val="00BA28C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645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8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91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2</TotalTime>
  <Pages>49</Pages>
  <Words>13862</Words>
  <Characters>79014</Characters>
  <Application>Microsoft Office Word</Application>
  <DocSecurity>0</DocSecurity>
  <Lines>658</Lines>
  <Paragraphs>185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26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eorge Ax</dc:creator>
  <cp:lastModifiedBy>HP</cp:lastModifiedBy>
  <cp:revision>55</cp:revision>
  <dcterms:created xsi:type="dcterms:W3CDTF">2021-04-28T18:19:00Z</dcterms:created>
  <dcterms:modified xsi:type="dcterms:W3CDTF">2021-07-02T06:37:00Z</dcterms:modified>
</cp:coreProperties>
</file>